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78ED12D" w14:textId="77777777" w:rsidR="002F6CF0" w:rsidRDefault="002F6CF0" w:rsidP="002F6CF0">
      <w:pPr>
        <w:rPr>
          <w:rFonts w:asciiTheme="majorBidi" w:hAnsiTheme="majorBidi" w:cstheme="majorBidi"/>
          <w:sz w:val="24"/>
          <w:szCs w:val="24"/>
        </w:rPr>
      </w:pPr>
      <w:bookmarkStart w:id="0" w:name="_GoBack"/>
      <w:bookmarkEnd w:id="0"/>
    </w:p>
    <w:p w14:paraId="537B6794" w14:textId="60FCA8E8" w:rsidR="00B94C4F" w:rsidRDefault="002F6CF0" w:rsidP="000050D8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</w:t>
      </w:r>
      <w:r w:rsidR="00B94C4F" w:rsidRPr="00BA0F47">
        <w:rPr>
          <w:rFonts w:asciiTheme="majorBidi" w:hAnsiTheme="majorBidi" w:cstheme="majorBidi"/>
          <w:sz w:val="24"/>
          <w:szCs w:val="24"/>
        </w:rPr>
        <w:t xml:space="preserve">upplement to </w:t>
      </w:r>
      <w:r w:rsidR="000050D8">
        <w:rPr>
          <w:rFonts w:asciiTheme="majorBidi" w:hAnsiTheme="majorBidi" w:cstheme="majorBidi"/>
          <w:sz w:val="24"/>
          <w:szCs w:val="24"/>
        </w:rPr>
        <w:t>L</w:t>
      </w:r>
      <w:r w:rsidR="001604FD">
        <w:rPr>
          <w:rFonts w:asciiTheme="majorBidi" w:hAnsiTheme="majorBidi" w:cstheme="majorBidi"/>
          <w:sz w:val="24"/>
          <w:szCs w:val="24"/>
        </w:rPr>
        <w:t xml:space="preserve">evine et al. </w:t>
      </w:r>
      <w:r w:rsidR="00DB4E89" w:rsidRPr="00DB4E89">
        <w:rPr>
          <w:rFonts w:asciiTheme="majorBidi" w:hAnsiTheme="majorBidi" w:cstheme="majorBidi"/>
          <w:sz w:val="24"/>
          <w:szCs w:val="24"/>
        </w:rPr>
        <w:t>Quantifying the Heterogeneity of Cognitive Functioning in Alzheimer’s Disease to extend the Placebo-Treatment Dichotomy: Latent class analysis of Individual-Participant Data from Five Pivotal Randomized Clinical Trials of Donepezil</w:t>
      </w:r>
    </w:p>
    <w:p w14:paraId="1CB24A6F" w14:textId="77777777" w:rsidR="00DB4E89" w:rsidRDefault="00DB4E89" w:rsidP="00B94C4F">
      <w:pPr>
        <w:rPr>
          <w:rFonts w:asciiTheme="majorBidi" w:hAnsiTheme="majorBidi" w:cstheme="majorBidi"/>
          <w:sz w:val="24"/>
          <w:szCs w:val="24"/>
        </w:rPr>
      </w:pPr>
    </w:p>
    <w:sdt>
      <w:sdtPr>
        <w:rPr>
          <w:rFonts w:asciiTheme="majorBidi" w:eastAsiaTheme="minorHAnsi" w:hAnsiTheme="majorBidi" w:cstheme="minorBidi"/>
          <w:color w:val="auto"/>
          <w:sz w:val="24"/>
          <w:szCs w:val="24"/>
          <w:lang w:bidi="he-IL"/>
        </w:rPr>
        <w:id w:val="-51183611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58EE113" w14:textId="1407CA34" w:rsidR="00B94C4F" w:rsidRPr="00B03775" w:rsidRDefault="00BA0F47" w:rsidP="00BA0F47">
          <w:pPr>
            <w:pStyle w:val="TOCHeading"/>
            <w:rPr>
              <w:rStyle w:val="Heading1Char"/>
              <w:color w:val="000000" w:themeColor="text1"/>
              <w:sz w:val="24"/>
              <w:szCs w:val="24"/>
            </w:rPr>
          </w:pPr>
          <w:r w:rsidRPr="00B03775">
            <w:rPr>
              <w:rStyle w:val="Heading1Char"/>
              <w:color w:val="000000" w:themeColor="text1"/>
              <w:sz w:val="24"/>
              <w:szCs w:val="24"/>
            </w:rPr>
            <w:t>Contents</w:t>
          </w:r>
        </w:p>
        <w:p w14:paraId="21C52937" w14:textId="0CC53AF0" w:rsidR="00B03775" w:rsidRPr="00B03775" w:rsidRDefault="00B94C4F">
          <w:pPr>
            <w:pStyle w:val="TOC1"/>
            <w:tabs>
              <w:tab w:val="right" w:leader="dot" w:pos="9350"/>
            </w:tabs>
            <w:rPr>
              <w:rFonts w:asciiTheme="majorBidi" w:eastAsiaTheme="minorEastAsia" w:hAnsiTheme="majorBidi" w:cstheme="majorBidi"/>
              <w:noProof/>
              <w:sz w:val="24"/>
              <w:szCs w:val="24"/>
            </w:rPr>
          </w:pPr>
          <w:r w:rsidRPr="00B03775">
            <w:rPr>
              <w:rFonts w:asciiTheme="majorBidi" w:hAnsiTheme="majorBidi" w:cstheme="majorBidi"/>
              <w:sz w:val="24"/>
              <w:szCs w:val="24"/>
            </w:rPr>
            <w:fldChar w:fldCharType="begin"/>
          </w:r>
          <w:r w:rsidRPr="00B03775">
            <w:rPr>
              <w:rFonts w:asciiTheme="majorBidi" w:hAnsiTheme="majorBidi" w:cstheme="majorBidi"/>
              <w:sz w:val="24"/>
              <w:szCs w:val="24"/>
            </w:rPr>
            <w:instrText xml:space="preserve"> TOC \o "1-3" \h \z \u </w:instrText>
          </w:r>
          <w:r w:rsidRPr="00B03775">
            <w:rPr>
              <w:rFonts w:asciiTheme="majorBidi" w:hAnsiTheme="majorBidi" w:cstheme="majorBidi"/>
              <w:sz w:val="24"/>
              <w:szCs w:val="24"/>
            </w:rPr>
            <w:fldChar w:fldCharType="separate"/>
          </w:r>
          <w:hyperlink w:anchor="_Toc63265042" w:history="1">
            <w:r w:rsidR="00B03775" w:rsidRPr="00B0377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</w:rPr>
              <w:t>eTable 1 Inclusion criteria by trial in the analytic sample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ab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begin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instrText xml:space="preserve"> PAGEREF _Toc63265042 \h </w:instrTex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separate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>2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3CAE96A" w14:textId="275C0505" w:rsidR="00B03775" w:rsidRPr="00B03775" w:rsidRDefault="003F4C3D">
          <w:pPr>
            <w:pStyle w:val="TOC1"/>
            <w:tabs>
              <w:tab w:val="right" w:leader="dot" w:pos="9350"/>
            </w:tabs>
            <w:rPr>
              <w:rFonts w:asciiTheme="majorBidi" w:eastAsiaTheme="minorEastAsia" w:hAnsiTheme="majorBidi" w:cstheme="majorBidi"/>
              <w:noProof/>
              <w:sz w:val="24"/>
              <w:szCs w:val="24"/>
            </w:rPr>
          </w:pPr>
          <w:hyperlink w:anchor="_Toc63265043" w:history="1">
            <w:r w:rsidR="00B03775" w:rsidRPr="00B0377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</w:rPr>
              <w:t>eTable 2 Supplement model fit indices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ab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begin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instrText xml:space="preserve"> PAGEREF _Toc63265043 \h </w:instrTex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separate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>3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A695775" w14:textId="49F78DC1" w:rsidR="00B03775" w:rsidRPr="00B03775" w:rsidRDefault="003F4C3D">
          <w:pPr>
            <w:pStyle w:val="TOC1"/>
            <w:tabs>
              <w:tab w:val="right" w:leader="dot" w:pos="9350"/>
            </w:tabs>
            <w:rPr>
              <w:rFonts w:asciiTheme="majorBidi" w:eastAsiaTheme="minorEastAsia" w:hAnsiTheme="majorBidi" w:cstheme="majorBidi"/>
              <w:noProof/>
              <w:sz w:val="24"/>
              <w:szCs w:val="24"/>
            </w:rPr>
          </w:pPr>
          <w:hyperlink w:anchor="_Toc63265044" w:history="1">
            <w:r w:rsidR="00B03775" w:rsidRPr="00B0377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</w:rPr>
              <w:t>eTable 3 Logistic regression models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ab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begin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instrText xml:space="preserve"> PAGEREF _Toc63265044 \h </w:instrTex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separate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>4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4CF612" w14:textId="1E148AB9" w:rsidR="00B03775" w:rsidRPr="00B03775" w:rsidRDefault="003F4C3D">
          <w:pPr>
            <w:pStyle w:val="TOC1"/>
            <w:tabs>
              <w:tab w:val="right" w:leader="dot" w:pos="9350"/>
            </w:tabs>
            <w:rPr>
              <w:rFonts w:asciiTheme="majorBidi" w:eastAsiaTheme="minorEastAsia" w:hAnsiTheme="majorBidi" w:cstheme="majorBidi"/>
              <w:noProof/>
              <w:sz w:val="24"/>
              <w:szCs w:val="24"/>
            </w:rPr>
          </w:pPr>
          <w:hyperlink w:anchor="_Toc63265045" w:history="1">
            <w:r w:rsidR="00B03775" w:rsidRPr="00B0377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</w:rPr>
              <w:t>eReferences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ab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begin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instrText xml:space="preserve"> PAGEREF _Toc63265045 \h </w:instrTex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separate"/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t>5</w:t>
            </w:r>
            <w:r w:rsidR="00B03775" w:rsidRPr="00B03775">
              <w:rPr>
                <w:rFonts w:asciiTheme="majorBidi" w:hAnsiTheme="majorBidi" w:cstheme="majorBid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55D93DC" w14:textId="53B6AAD9" w:rsidR="00B94C4F" w:rsidRPr="001A7513" w:rsidRDefault="00B94C4F">
          <w:pPr>
            <w:rPr>
              <w:rFonts w:asciiTheme="majorBidi" w:hAnsiTheme="majorBidi" w:cstheme="majorBidi"/>
              <w:sz w:val="24"/>
              <w:szCs w:val="24"/>
            </w:rPr>
          </w:pPr>
          <w:r w:rsidRPr="00B03775">
            <w:rPr>
              <w:rFonts w:asciiTheme="majorBidi" w:hAnsiTheme="majorBidi" w:cstheme="majorBidi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2C06FCC3" w14:textId="4BC02A32" w:rsidR="00C73B82" w:rsidRDefault="00C73B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261FA997" w14:textId="77777777" w:rsidR="00B94C4F" w:rsidRPr="001A7513" w:rsidRDefault="00B94C4F" w:rsidP="00B94C4F">
      <w:pPr>
        <w:rPr>
          <w:rFonts w:asciiTheme="majorBidi" w:hAnsiTheme="majorBidi" w:cstheme="majorBidi"/>
          <w:sz w:val="24"/>
          <w:szCs w:val="24"/>
        </w:rPr>
      </w:pPr>
    </w:p>
    <w:p w14:paraId="1BC8A1BD" w14:textId="13CFC1CE" w:rsidR="00C73B82" w:rsidRPr="007A616D" w:rsidRDefault="00C73B82" w:rsidP="007A616D">
      <w:pPr>
        <w:pStyle w:val="Heading1"/>
      </w:pPr>
      <w:bookmarkStart w:id="1" w:name="_Toc63265042"/>
      <w:r w:rsidRPr="007A616D">
        <w:t>eTable 1 Inclusion criteria by trial</w:t>
      </w:r>
      <w:r w:rsidR="00736214">
        <w:t xml:space="preserve"> in the analytic sample</w:t>
      </w:r>
      <w:bookmarkEnd w:id="1"/>
    </w:p>
    <w:tbl>
      <w:tblPr>
        <w:tblStyle w:val="TableGrid"/>
        <w:tblW w:w="4954" w:type="pct"/>
        <w:tblLayout w:type="fixed"/>
        <w:tblLook w:val="04A0" w:firstRow="1" w:lastRow="0" w:firstColumn="1" w:lastColumn="0" w:noHBand="0" w:noVBand="1"/>
      </w:tblPr>
      <w:tblGrid>
        <w:gridCol w:w="2394"/>
        <w:gridCol w:w="1714"/>
        <w:gridCol w:w="1714"/>
        <w:gridCol w:w="1645"/>
        <w:gridCol w:w="1797"/>
      </w:tblGrid>
      <w:tr w:rsidR="00434CFF" w:rsidRPr="007A616D" w14:paraId="172A2193" w14:textId="58B71CD6" w:rsidTr="00434CFF">
        <w:trPr>
          <w:trHeight w:val="312"/>
        </w:trPr>
        <w:tc>
          <w:tcPr>
            <w:tcW w:w="1292" w:type="pct"/>
            <w:noWrap/>
            <w:hideMark/>
          </w:tcPr>
          <w:p w14:paraId="7AF18D79" w14:textId="77777777" w:rsidR="00434CFF" w:rsidRPr="007A616D" w:rsidRDefault="00434CFF" w:rsidP="005A1F54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hAnsiTheme="majorBidi" w:cstheme="majorBidi"/>
                <w:sz w:val="24"/>
                <w:szCs w:val="24"/>
              </w:rPr>
              <w:t>Trial</w:t>
            </w:r>
          </w:p>
        </w:tc>
        <w:tc>
          <w:tcPr>
            <w:tcW w:w="925" w:type="pct"/>
          </w:tcPr>
          <w:p w14:paraId="64519CD9" w14:textId="31D104FA" w:rsidR="00434CFF" w:rsidRPr="007A616D" w:rsidRDefault="00164D8E" w:rsidP="00164D8E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Allocation</w:t>
            </w:r>
            <w:r w:rsidR="00F50729">
              <w:rPr>
                <w:rFonts w:asciiTheme="majorBidi" w:hAnsiTheme="majorBidi" w:cstheme="majorBidi"/>
                <w:sz w:val="24"/>
                <w:szCs w:val="24"/>
              </w:rPr>
              <w:t>, sample</w:t>
            </w:r>
            <w:r w:rsidR="00B03775">
              <w:rPr>
                <w:rFonts w:asciiTheme="majorBidi" w:hAnsiTheme="majorBidi" w:cstheme="majorBidi"/>
                <w:sz w:val="24"/>
                <w:szCs w:val="24"/>
              </w:rPr>
              <w:t>,</w:t>
            </w:r>
            <w:r w:rsidR="00F50729">
              <w:rPr>
                <w:rFonts w:asciiTheme="majorBidi" w:hAnsiTheme="majorBidi" w:cstheme="majorBidi"/>
                <w:sz w:val="24"/>
                <w:szCs w:val="24"/>
              </w:rPr>
              <w:t xml:space="preserve"> and dose information</w:t>
            </w:r>
          </w:p>
        </w:tc>
        <w:tc>
          <w:tcPr>
            <w:tcW w:w="925" w:type="pct"/>
            <w:noWrap/>
            <w:hideMark/>
          </w:tcPr>
          <w:p w14:paraId="1FCD558B" w14:textId="655E0E25" w:rsidR="00434CFF" w:rsidRPr="007A616D" w:rsidRDefault="00434CFF" w:rsidP="005A1F54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hAnsiTheme="majorBidi" w:cstheme="majorBidi"/>
                <w:sz w:val="24"/>
                <w:szCs w:val="24"/>
              </w:rPr>
              <w:t>Analytic sample</w:t>
            </w:r>
          </w:p>
          <w:p w14:paraId="23576F45" w14:textId="1EB16559" w:rsidR="00434CFF" w:rsidRPr="007A616D" w:rsidRDefault="00434CFF" w:rsidP="00736214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hAnsiTheme="majorBidi" w:cstheme="majorBidi"/>
                <w:sz w:val="24"/>
                <w:szCs w:val="24"/>
              </w:rPr>
              <w:t>N(%)</w:t>
            </w:r>
          </w:p>
        </w:tc>
        <w:tc>
          <w:tcPr>
            <w:tcW w:w="888" w:type="pct"/>
            <w:noWrap/>
          </w:tcPr>
          <w:p w14:paraId="6C545F43" w14:textId="5941F161" w:rsidR="00434CFF" w:rsidRPr="007A616D" w:rsidRDefault="00434CFF" w:rsidP="005A1F54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7A616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ist of visits with a scheduled ADAS-Cog administration</w:t>
            </w:r>
          </w:p>
        </w:tc>
        <w:tc>
          <w:tcPr>
            <w:tcW w:w="970" w:type="pct"/>
          </w:tcPr>
          <w:p w14:paraId="7BD78C31" w14:textId="77777777" w:rsidR="00434CFF" w:rsidRPr="007A616D" w:rsidRDefault="00434CFF" w:rsidP="005A1F54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7A616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rial inclusion criteria</w:t>
            </w:r>
          </w:p>
        </w:tc>
      </w:tr>
      <w:tr w:rsidR="00434CFF" w:rsidRPr="007A616D" w14:paraId="0C334900" w14:textId="1A9C7F99" w:rsidTr="00434CFF">
        <w:trPr>
          <w:trHeight w:val="312"/>
        </w:trPr>
        <w:tc>
          <w:tcPr>
            <w:tcW w:w="1292" w:type="pct"/>
            <w:noWrap/>
            <w:hideMark/>
          </w:tcPr>
          <w:p w14:paraId="4656BBED" w14:textId="36FAAB87" w:rsidR="00434CFF" w:rsidRPr="007A616D" w:rsidRDefault="00434CFF" w:rsidP="00434CF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begin">
                <w:fldData xml:space="preserve">PEVuZE5vdGU+PENpdGUgQXV0aG9yWWVhcj0iMSI+PEF1dGhvcj5Ib21tYTwvQXV0aG9yPjxZZWFy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begin">
                <w:fldData xml:space="preserve">PEVuZE5vdGU+PENpdGUgQXV0aG9yWWVhcj0iMSI+PEF1dGhvcj5Ib21tYTwvQXV0aG9yPjxZZWFy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end"/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sz w:val="24"/>
                <w:szCs w:val="24"/>
              </w:rPr>
              <w:t>Homma et al. (2000)</w: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25" w:type="pct"/>
            <w:vAlign w:val="center"/>
          </w:tcPr>
          <w:p w14:paraId="67B85D97" w14:textId="77777777" w:rsidR="00434CFF" w:rsidRPr="00F50729" w:rsidRDefault="00434CFF" w:rsidP="00AD2682">
            <w:pPr>
              <w:rPr>
                <w:rFonts w:asciiTheme="majorBidi" w:eastAsia="Yu Gothic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eastAsia="Yu Gothic" w:hAnsiTheme="majorBidi" w:cstheme="majorBidi"/>
                <w:sz w:val="24"/>
                <w:szCs w:val="24"/>
              </w:rPr>
              <w:t>Placebo 132</w:t>
            </w:r>
          </w:p>
          <w:p w14:paraId="64330067" w14:textId="69648172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136 (5 mg)</w:t>
            </w:r>
          </w:p>
        </w:tc>
        <w:tc>
          <w:tcPr>
            <w:tcW w:w="925" w:type="pct"/>
            <w:noWrap/>
            <w:hideMark/>
          </w:tcPr>
          <w:p w14:paraId="08743D6E" w14:textId="44755462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 268 (12.23) </w:t>
            </w:r>
          </w:p>
        </w:tc>
        <w:tc>
          <w:tcPr>
            <w:tcW w:w="888" w:type="pct"/>
            <w:noWrap/>
          </w:tcPr>
          <w:p w14:paraId="6E655FA1" w14:textId="419FF964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eek 0, 4, 8, 12, 16, 20, 24</w:t>
            </w:r>
          </w:p>
        </w:tc>
        <w:tc>
          <w:tcPr>
            <w:tcW w:w="970" w:type="pct"/>
          </w:tcPr>
          <w:p w14:paraId="421285F2" w14:textId="77777777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MSE: 10-26</w:t>
            </w:r>
            <w:r w:rsidRPr="00F5072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br/>
              <w:t>CDR: 1 or 2</w:t>
            </w:r>
          </w:p>
          <w:p w14:paraId="5BA96277" w14:textId="77777777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DAS-cog: at least 15</w:t>
            </w:r>
          </w:p>
        </w:tc>
      </w:tr>
      <w:tr w:rsidR="00434CFF" w:rsidRPr="007A616D" w14:paraId="46558FC3" w14:textId="6B7166EF" w:rsidTr="00434CFF">
        <w:trPr>
          <w:trHeight w:val="312"/>
        </w:trPr>
        <w:tc>
          <w:tcPr>
            <w:tcW w:w="1292" w:type="pct"/>
            <w:noWrap/>
            <w:hideMark/>
          </w:tcPr>
          <w:p w14:paraId="26842958" w14:textId="744B0B5B" w:rsidR="00434CFF" w:rsidRPr="007A616D" w:rsidRDefault="00434CFF" w:rsidP="00434CF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instrText xml:space="preserve"> ADDIN EN.CITE &lt;EndNote&gt;&lt;Cite AuthorYear="1"&gt;&lt;Author&gt;Rogers&lt;/Author&gt;&lt;Year&gt;1996&lt;/Year&gt;&lt;RecNum&gt;18&lt;/RecNum&gt;&lt;DisplayText&gt;Rogers and Friedhoff (1996)&lt;/DisplayText&gt;&lt;record&gt;&lt;rec-number&gt;18&lt;/rec-number&gt;&lt;foreign-keys&gt;&lt;key app="EN" db-id="9epdt5wwx9rwwce9r5dv22s22rsx2sfatdad" timestamp="1587903323"&gt;18&lt;/key&gt;&lt;/foreign-keys&gt;&lt;ref-type name="Journal Article"&gt;17&lt;/ref-type&gt;&lt;contributors&gt;&lt;authors&gt;&lt;author&gt;Rogers, S. L.&lt;/author&gt;&lt;author&gt;Friedhoff, L. T.&lt;/author&gt;&lt;/authors&gt;&lt;/contributors&gt;&lt;auth-address&gt;Department of Clinical Research, Eisai America Inc., Teaneck, N.J. 07666-6741, USA.&lt;/auth-address&gt;&lt;titles&gt;&lt;title&gt;The efficacy and safety of donepezil in patients with Alzheimer&amp;apos;s disease: results of a US Multicentre, Randomized, Double-Blind, Placebo-Controlled Trial. The Donepezil Study Group&lt;/title&gt;&lt;secondary-title&gt;Dementia&lt;/secondary-title&gt;&lt;/titles&gt;&lt;periodical&gt;&lt;full-title&gt;Dementia&lt;/full-title&gt;&lt;/periodical&gt;&lt;pages&gt;293-303&lt;/pages&gt;&lt;volume&gt;7&lt;/volume&gt;&lt;number&gt;6&lt;/number&gt;&lt;keywords&gt;&lt;keyword&gt;Acetylcholinesterase/blood&lt;/keyword&gt;&lt;keyword&gt;Aged&lt;/keyword&gt;&lt;keyword&gt;Alzheimer Disease/*drug therapy/psychology&lt;/keyword&gt;&lt;keyword&gt;Cholinesterase Inhibitors/adverse effects/blood/*therapeutic use&lt;/keyword&gt;&lt;keyword&gt;Cognition/drug effects&lt;/keyword&gt;&lt;keyword&gt;Donepezil&lt;/keyword&gt;&lt;keyword&gt;Double-Blind Method&lt;/keyword&gt;&lt;keyword&gt;Erythrocytes/enzymology&lt;/keyword&gt;&lt;keyword&gt;Female&lt;/keyword&gt;&lt;keyword&gt;Humans&lt;/keyword&gt;&lt;keyword&gt;Indans/adverse effects/blood/*therapeutic use&lt;/keyword&gt;&lt;keyword&gt;Male&lt;/keyword&gt;&lt;keyword&gt;Mental Health&lt;/keyword&gt;&lt;keyword&gt;Middle Aged&lt;/keyword&gt;&lt;keyword&gt;Osmolar Concentration&lt;/keyword&gt;&lt;keyword&gt;Piperidines/adverse effects/blood/*therapeutic use&lt;/keyword&gt;&lt;keyword&gt;Placebos&lt;/keyword&gt;&lt;/keywords&gt;&lt;dates&gt;&lt;year&gt;1996&lt;/year&gt;&lt;pub-dates&gt;&lt;date&gt;Nov-Dec&lt;/date&gt;&lt;/pub-dates&gt;&lt;/dates&gt;&lt;isbn&gt;1013-7424 (Print)&amp;#xD;1013-7424 (Linking)&lt;/isbn&gt;&lt;accession-num&gt;8915035&lt;/accession-num&gt;&lt;urls&gt;&lt;related-urls&gt;&lt;url&gt;https://www.ncbi.nlm.nih.gov/pubmed/8915035&lt;/url&gt;&lt;/related-urls&gt;&lt;/urls&gt;&lt;electronic-resource-num&gt;10.1159/000106895&lt;/electronic-resource-num&gt;&lt;/record&gt;&lt;/Cite&gt;&lt;/EndNote&gt;</w:instrTex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sz w:val="24"/>
                <w:szCs w:val="24"/>
              </w:rPr>
              <w:t>Rogers and Friedhoff (1996)</w: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25" w:type="pct"/>
            <w:vAlign w:val="center"/>
          </w:tcPr>
          <w:p w14:paraId="3B96C12E" w14:textId="1B7C6167" w:rsidR="00434CFF" w:rsidRPr="00F50729" w:rsidRDefault="00434CFF" w:rsidP="00AD2682">
            <w:pPr>
              <w:rPr>
                <w:rFonts w:asciiTheme="majorBidi" w:eastAsia="Yu Gothic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eastAsia="Yu Gothic" w:hAnsiTheme="majorBidi" w:cstheme="majorBidi"/>
                <w:sz w:val="24"/>
                <w:szCs w:val="24"/>
              </w:rPr>
              <w:t xml:space="preserve">Placebo </w:t>
            </w:r>
            <w:r w:rsidR="00164D8E" w:rsidRPr="00F50729">
              <w:rPr>
                <w:rFonts w:asciiTheme="majorBidi" w:eastAsia="Yu Gothic" w:hAnsiTheme="majorBidi" w:cstheme="majorBidi"/>
                <w:sz w:val="24"/>
                <w:szCs w:val="24"/>
              </w:rPr>
              <w:t>37</w:t>
            </w:r>
          </w:p>
          <w:p w14:paraId="1285E03C" w14:textId="7808CC3B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42 (1 mg)</w:t>
            </w:r>
          </w:p>
          <w:p w14:paraId="38212FB1" w14:textId="78614CE2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40 (3 mg)</w:t>
            </w:r>
          </w:p>
          <w:p w14:paraId="75B85CE5" w14:textId="699BBBA5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3</w:t>
            </w:r>
            <w:r w:rsidR="00164D8E" w:rsidRPr="00F50729">
              <w:rPr>
                <w:rFonts w:asciiTheme="majorBidi" w:hAnsiTheme="majorBidi" w:cstheme="majorBidi"/>
                <w:sz w:val="24"/>
                <w:szCs w:val="24"/>
              </w:rPr>
              <w:t>7</w:t>
            </w: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(5 mg)</w:t>
            </w:r>
          </w:p>
        </w:tc>
        <w:tc>
          <w:tcPr>
            <w:tcW w:w="925" w:type="pct"/>
            <w:noWrap/>
            <w:hideMark/>
          </w:tcPr>
          <w:p w14:paraId="3732CC1E" w14:textId="4FF14386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 156 ( 7.12) </w:t>
            </w:r>
          </w:p>
        </w:tc>
        <w:tc>
          <w:tcPr>
            <w:tcW w:w="888" w:type="pct"/>
            <w:noWrap/>
            <w:vAlign w:val="center"/>
          </w:tcPr>
          <w:p w14:paraId="32CD68C0" w14:textId="15E4F956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t>Week 0, 1, 3, 6, 9, 12</w:t>
            </w:r>
          </w:p>
        </w:tc>
        <w:tc>
          <w:tcPr>
            <w:tcW w:w="970" w:type="pct"/>
            <w:vAlign w:val="center"/>
          </w:tcPr>
          <w:p w14:paraId="0D385D07" w14:textId="77777777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t>MMSE: 10-26</w:t>
            </w: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br/>
              <w:t>CDR: 1 or 2</w:t>
            </w:r>
          </w:p>
        </w:tc>
      </w:tr>
      <w:tr w:rsidR="00434CFF" w:rsidRPr="007A616D" w14:paraId="25850037" w14:textId="453D4878" w:rsidTr="00434CFF">
        <w:trPr>
          <w:trHeight w:val="312"/>
        </w:trPr>
        <w:tc>
          <w:tcPr>
            <w:tcW w:w="1292" w:type="pct"/>
            <w:noWrap/>
            <w:hideMark/>
          </w:tcPr>
          <w:p w14:paraId="5B790AD9" w14:textId="2CA6437A" w:rsidR="00434CFF" w:rsidRPr="007A616D" w:rsidRDefault="00434CFF" w:rsidP="00434CF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instrText xml:space="preserve"> ADDIN EN.CITE &lt;EndNote&gt;&lt;Cite AuthorYear="1"&gt;&lt;Author&gt;Rogers&lt;/Author&gt;&lt;Year&gt;1998&lt;/Year&gt;&lt;RecNum&gt;30&lt;/RecNum&gt;&lt;DisplayText&gt;Rogers, Doody, Mohs, and Friedhoff (1998)&lt;/DisplayText&gt;&lt;record&gt;&lt;rec-number&gt;30&lt;/rec-number&gt;&lt;foreign-keys&gt;&lt;key app="EN" db-id="9epdt5wwx9rwwce9r5dv22s22rsx2sfatdad" timestamp="1587903493"&gt;30&lt;/key&gt;&lt;/foreign-keys&gt;&lt;ref-type name="Journal Article"&gt;17&lt;/ref-type&gt;&lt;contributors&gt;&lt;authors&gt;&lt;author&gt;Rogers, S. L.&lt;/author&gt;&lt;author&gt;Doody, R. S.&lt;/author&gt;&lt;author&gt;Mohs, R. C.&lt;/author&gt;&lt;author&gt;Friedhoff, L. T.&lt;/author&gt;&lt;/authors&gt;&lt;/contributors&gt;&lt;auth-address&gt;Eisai Inc, Teaneck, NJ 07666-6741, USA.&lt;/auth-address&gt;&lt;titles&gt;&lt;title&gt;Donepezil improves cognition and global function in Alzheimer disease: a 15-week, double-blind, placebo-controlled study. Donepezil Study Group&lt;/title&gt;&lt;secondary-title&gt;Arch Intern Med&lt;/secondary-title&gt;&lt;/titles&gt;&lt;periodical&gt;&lt;full-title&gt;Arch Intern Med&lt;/full-title&gt;&lt;/periodical&gt;&lt;pages&gt;1021-31&lt;/pages&gt;&lt;volume&gt;158&lt;/volume&gt;&lt;number&gt;9&lt;/number&gt;&lt;keywords&gt;&lt;keyword&gt;Aged&lt;/keyword&gt;&lt;keyword&gt;Aged, 80 and over&lt;/keyword&gt;&lt;keyword&gt;Alzheimer Disease/*drug therapy/*psychology&lt;/keyword&gt;&lt;keyword&gt;Cholinesterase Inhibitors/administration &amp;amp; dosage/*therapeutic use&lt;/keyword&gt;&lt;keyword&gt;Cognition/*drug effects&lt;/keyword&gt;&lt;keyword&gt;Donepezil&lt;/keyword&gt;&lt;keyword&gt;Double-Blind Method&lt;/keyword&gt;&lt;keyword&gt;Drug Administration Schedule&lt;/keyword&gt;&lt;keyword&gt;Female&lt;/keyword&gt;&lt;keyword&gt;Humans&lt;/keyword&gt;&lt;keyword&gt;Indans/administration &amp;amp; dosage/*therapeutic use&lt;/keyword&gt;&lt;keyword&gt;Male&lt;/keyword&gt;&lt;keyword&gt;Middle Aged&lt;/keyword&gt;&lt;keyword&gt;Piperidines/administration &amp;amp; dosage/*therapeutic use&lt;/keyword&gt;&lt;keyword&gt;Treatment Outcome&lt;/keyword&gt;&lt;keyword&gt;United States&lt;/keyword&gt;&lt;/keywords&gt;&lt;dates&gt;&lt;year&gt;1998&lt;/year&gt;&lt;pub-dates&gt;&lt;date&gt;May 11&lt;/date&gt;&lt;/pub-dates&gt;&lt;/dates&gt;&lt;isbn&gt;0003-9926 (Print)&amp;#xD;0003-9926 (Linking)&lt;/isbn&gt;&lt;accession-num&gt;9588436&lt;/accession-num&gt;&lt;urls&gt;&lt;related-urls&gt;&lt;url&gt;https://www.ncbi.nlm.nih.gov/pubmed/9588436&lt;/url&gt;&lt;/related-urls&gt;&lt;/urls&gt;&lt;electronic-resource-num&gt;10.1001/archinte.158.9.1021&lt;/electronic-resource-num&gt;&lt;/record&gt;&lt;/Cite&gt;&lt;/EndNote&gt;</w:instrTex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sz w:val="24"/>
                <w:szCs w:val="24"/>
              </w:rPr>
              <w:t>Rogers, Doody, Mohs, and Friedhoff (1998)</w: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25" w:type="pct"/>
            <w:vAlign w:val="center"/>
          </w:tcPr>
          <w:p w14:paraId="6EC20A77" w14:textId="77777777" w:rsidR="00434CFF" w:rsidRPr="00F50729" w:rsidRDefault="00434CFF" w:rsidP="00AD2682">
            <w:pPr>
              <w:rPr>
                <w:rFonts w:asciiTheme="majorBidi" w:eastAsia="Yu Gothic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eastAsia="Yu Gothic" w:hAnsiTheme="majorBidi" w:cstheme="majorBidi"/>
                <w:sz w:val="24"/>
                <w:szCs w:val="24"/>
              </w:rPr>
              <w:t>Placebo 157</w:t>
            </w:r>
          </w:p>
          <w:p w14:paraId="7A997818" w14:textId="5E6DCCF9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16</w:t>
            </w:r>
            <w:r w:rsidR="00164D8E" w:rsidRPr="00F50729">
              <w:rPr>
                <w:rFonts w:asciiTheme="majorBidi" w:hAnsiTheme="majorBidi" w:cstheme="majorBidi"/>
                <w:sz w:val="24"/>
                <w:szCs w:val="24"/>
              </w:rPr>
              <w:t>0</w:t>
            </w: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(5 mg)</w:t>
            </w:r>
          </w:p>
          <w:p w14:paraId="3B70E230" w14:textId="04448F35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163 (10 mg)</w:t>
            </w:r>
          </w:p>
        </w:tc>
        <w:tc>
          <w:tcPr>
            <w:tcW w:w="925" w:type="pct"/>
            <w:noWrap/>
            <w:hideMark/>
          </w:tcPr>
          <w:p w14:paraId="4DA20CF5" w14:textId="26BCFE34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 480 (21.91) </w:t>
            </w:r>
          </w:p>
        </w:tc>
        <w:tc>
          <w:tcPr>
            <w:tcW w:w="888" w:type="pct"/>
            <w:noWrap/>
            <w:vAlign w:val="center"/>
          </w:tcPr>
          <w:p w14:paraId="5CD802F2" w14:textId="67BCA798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t>Week 0, 3, 6, 9, 12</w:t>
            </w:r>
          </w:p>
        </w:tc>
        <w:tc>
          <w:tcPr>
            <w:tcW w:w="970" w:type="pct"/>
            <w:vAlign w:val="center"/>
          </w:tcPr>
          <w:p w14:paraId="65F5E5FD" w14:textId="77777777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t>MMSE: 10-26</w:t>
            </w: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br/>
              <w:t>CDR: 1 or 2</w:t>
            </w:r>
          </w:p>
        </w:tc>
      </w:tr>
      <w:tr w:rsidR="00434CFF" w:rsidRPr="007A616D" w14:paraId="795A5B38" w14:textId="7D608A6A" w:rsidTr="00434CFF">
        <w:trPr>
          <w:trHeight w:val="312"/>
        </w:trPr>
        <w:tc>
          <w:tcPr>
            <w:tcW w:w="1292" w:type="pct"/>
            <w:noWrap/>
            <w:hideMark/>
          </w:tcPr>
          <w:p w14:paraId="7A6607A2" w14:textId="57EE4015" w:rsidR="00434CFF" w:rsidRPr="007A616D" w:rsidRDefault="00434CFF" w:rsidP="00434CF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instrText xml:space="preserve"> ADDIN EN.CITE &lt;EndNote&gt;&lt;Cite AuthorYear="1"&gt;&lt;Author&gt;Rogers&lt;/Author&gt;&lt;Year&gt;1998&lt;/Year&gt;&lt;RecNum&gt;32&lt;/RecNum&gt;&lt;DisplayText&gt;Rogers, Farlow, Doody, Mohs, and Friedhoff (1998)&lt;/DisplayText&gt;&lt;record&gt;&lt;rec-number&gt;32&lt;/rec-number&gt;&lt;foreign-keys&gt;&lt;key app="EN" db-id="9epdt5wwx9rwwce9r5dv22s22rsx2sfatdad" timestamp="1587903493"&gt;32&lt;/key&gt;&lt;/foreign-keys&gt;&lt;ref-type name="Journal Article"&gt;17&lt;/ref-type&gt;&lt;contributors&gt;&lt;authors&gt;&lt;author&gt;Rogers, S. L.&lt;/author&gt;&lt;author&gt;Farlow, M. R.&lt;/author&gt;&lt;author&gt;Doody, R. S.&lt;/author&gt;&lt;author&gt;Mohs, R.&lt;/author&gt;&lt;author&gt;Friedhoff, L. T.&lt;/author&gt;&lt;/authors&gt;&lt;/contributors&gt;&lt;auth-address&gt;Eisai Inc., Teaneck, NJ 07666-6741, USA.&lt;/auth-address&gt;&lt;titles&gt;&lt;title&gt;A 24-week, double-blind, placebo-controlled trial of donepezil in patients with Alzheimer&amp;apos;s disease. Donepezil Study Group&lt;/title&gt;&lt;secondary-title&gt;Neurology&lt;/secondary-title&gt;&lt;/titles&gt;&lt;periodical&gt;&lt;full-title&gt;Neurology&lt;/full-title&gt;&lt;/periodical&gt;&lt;pages&gt;136-45&lt;/pages&gt;&lt;volume&gt;50&lt;/volume&gt;&lt;number&gt;1&lt;/number&gt;&lt;keywords&gt;&lt;keyword&gt;Aged&lt;/keyword&gt;&lt;keyword&gt;Alzheimer Disease/*drug therapy&lt;/keyword&gt;&lt;keyword&gt;Cholinesterase Inhibitors/*administration &amp;amp; dosage/adverse effects/blood&lt;/keyword&gt;&lt;keyword&gt;Cognition/drug effects&lt;/keyword&gt;&lt;keyword&gt;Donepezil&lt;/keyword&gt;&lt;keyword&gt;Double-Blind Method&lt;/keyword&gt;&lt;keyword&gt;Female&lt;/keyword&gt;&lt;keyword&gt;Humans&lt;/keyword&gt;&lt;keyword&gt;Indans/*administration &amp;amp; dosage/adverse effects/blood&lt;/keyword&gt;&lt;keyword&gt;Male&lt;/keyword&gt;&lt;keyword&gt;Memory/drug effects&lt;/keyword&gt;&lt;keyword&gt;Mental Status Schedule&lt;/keyword&gt;&lt;keyword&gt;Piperidines/*administration &amp;amp; dosage/adverse effects/blood&lt;/keyword&gt;&lt;/keywords&gt;&lt;dates&gt;&lt;year&gt;1998&lt;/year&gt;&lt;pub-dates&gt;&lt;date&gt;Jan&lt;/date&gt;&lt;/pub-dates&gt;&lt;/dates&gt;&lt;isbn&gt;0028-3878 (Print)&amp;#xD;0028-3878 (Linking)&lt;/isbn&gt;&lt;accession-num&gt;9443470&lt;/accession-num&gt;&lt;urls&gt;&lt;related-urls&gt;&lt;url&gt;https://www.ncbi.nlm.nih.gov/pubmed/9443470&lt;/url&gt;&lt;/related-urls&gt;&lt;/urls&gt;&lt;electronic-resource-num&gt;10.1212/wnl.50.1.136&lt;/electronic-resource-num&gt;&lt;/record&gt;&lt;/Cite&gt;&lt;/EndNote&gt;</w:instrTex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sz w:val="24"/>
                <w:szCs w:val="24"/>
              </w:rPr>
              <w:t>Rogers, Farlow, Doody, Mohs, and Friedhoff (1998)</w: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25" w:type="pct"/>
            <w:vAlign w:val="center"/>
          </w:tcPr>
          <w:p w14:paraId="612F4A1E" w14:textId="59F5C4F6" w:rsidR="00434CFF" w:rsidRPr="00F50729" w:rsidRDefault="00434CFF" w:rsidP="00AD2682">
            <w:pPr>
              <w:rPr>
                <w:rFonts w:asciiTheme="majorBidi" w:eastAsia="Yu Gothic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eastAsia="Yu Gothic" w:hAnsiTheme="majorBidi" w:cstheme="majorBidi"/>
                <w:sz w:val="24"/>
                <w:szCs w:val="24"/>
              </w:rPr>
              <w:t>Placebo 162</w:t>
            </w:r>
          </w:p>
          <w:p w14:paraId="6E3B46CC" w14:textId="2BD26EFD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154 (5 mg)</w:t>
            </w:r>
          </w:p>
          <w:p w14:paraId="5F38262B" w14:textId="6DB62C03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15</w:t>
            </w:r>
            <w:r w:rsidR="00164D8E" w:rsidRPr="00F50729">
              <w:rPr>
                <w:rFonts w:asciiTheme="majorBidi" w:hAnsiTheme="majorBidi" w:cstheme="majorBidi"/>
                <w:sz w:val="24"/>
                <w:szCs w:val="24"/>
              </w:rPr>
              <w:t>6</w:t>
            </w: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(10 mg)</w:t>
            </w:r>
          </w:p>
        </w:tc>
        <w:tc>
          <w:tcPr>
            <w:tcW w:w="925" w:type="pct"/>
            <w:noWrap/>
            <w:hideMark/>
          </w:tcPr>
          <w:p w14:paraId="373FC0E5" w14:textId="7AE93235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 472 (21.54) </w:t>
            </w:r>
          </w:p>
        </w:tc>
        <w:tc>
          <w:tcPr>
            <w:tcW w:w="888" w:type="pct"/>
            <w:noWrap/>
            <w:vAlign w:val="center"/>
          </w:tcPr>
          <w:p w14:paraId="23D7F286" w14:textId="383C4909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t>Week 0, 6, 12, 18, 24</w:t>
            </w:r>
          </w:p>
        </w:tc>
        <w:tc>
          <w:tcPr>
            <w:tcW w:w="970" w:type="pct"/>
            <w:vAlign w:val="center"/>
          </w:tcPr>
          <w:p w14:paraId="2E7FD6A6" w14:textId="77777777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t>MMSE: 10-26</w:t>
            </w:r>
            <w:r w:rsidRPr="00F50729">
              <w:rPr>
                <w:rFonts w:asciiTheme="majorBidi" w:eastAsia="Times New Roman" w:hAnsiTheme="majorBidi" w:cstheme="majorBidi"/>
                <w:color w:val="000000" w:themeColor="text1"/>
                <w:sz w:val="24"/>
                <w:szCs w:val="24"/>
              </w:rPr>
              <w:br/>
              <w:t>CDR: 1 or 2</w:t>
            </w:r>
          </w:p>
        </w:tc>
      </w:tr>
      <w:tr w:rsidR="00434CFF" w:rsidRPr="007A616D" w14:paraId="35C2EC05" w14:textId="1382AAE4" w:rsidTr="00434CFF">
        <w:trPr>
          <w:trHeight w:val="312"/>
        </w:trPr>
        <w:tc>
          <w:tcPr>
            <w:tcW w:w="1292" w:type="pct"/>
            <w:noWrap/>
            <w:hideMark/>
          </w:tcPr>
          <w:p w14:paraId="1A6A6709" w14:textId="0B0433B3" w:rsidR="00434CFF" w:rsidRPr="007A616D" w:rsidRDefault="00434CFF" w:rsidP="00434CF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instrText xml:space="preserve"> ADDIN EN.CITE &lt;EndNote&gt;&lt;Cite AuthorYear="1"&gt;&lt;Author&gt;Burns&lt;/Author&gt;&lt;Year&gt;1999&lt;/Year&gt;&lt;RecNum&gt;25&lt;/RecNum&gt;&lt;DisplayText&gt;Burns et al. (1999)&lt;/DisplayText&gt;&lt;record&gt;&lt;rec-number&gt;25&lt;/rec-number&gt;&lt;foreign-keys&gt;&lt;key app="EN" db-id="9epdt5wwx9rwwce9r5dv22s22rsx2sfatdad" timestamp="1587903493"&gt;25&lt;/key&gt;&lt;/foreign-keys&gt;&lt;ref-type name="Journal Article"&gt;17&lt;/ref-type&gt;&lt;contributors&gt;&lt;authors&gt;&lt;author&gt;Burns, A.&lt;/author&gt;&lt;author&gt;Rossor, M.&lt;/author&gt;&lt;author&gt;Hecker, J.&lt;/author&gt;&lt;author&gt;Gauthier, S.&lt;/author&gt;&lt;author&gt;Petit, H.&lt;/author&gt;&lt;author&gt;Moller, H. J.&lt;/author&gt;&lt;author&gt;Rogers, S. L.&lt;/author&gt;&lt;author&gt;Friedhoff, L. T.&lt;/author&gt;&lt;/authors&gt;&lt;/contributors&gt;&lt;auth-address&gt;Withington Hospital, Manchester, UK.&lt;/auth-address&gt;&lt;titles&gt;&lt;title&gt;The effects of donepezil in Alzheimer&amp;apos;s disease - results from a multinational trial&lt;/title&gt;&lt;secondary-title&gt;Dement Geriatr Cogn Disord&lt;/secondary-title&gt;&lt;/titles&gt;&lt;periodical&gt;&lt;full-title&gt;Dement Geriatr Cogn Disord&lt;/full-title&gt;&lt;/periodical&gt;&lt;pages&gt;237-44&lt;/pages&gt;&lt;volume&gt;10&lt;/volume&gt;&lt;number&gt;3&lt;/number&gt;&lt;keywords&gt;&lt;keyword&gt;Aged&lt;/keyword&gt;&lt;keyword&gt;Aged, 80 and over&lt;/keyword&gt;&lt;keyword&gt;Alzheimer Disease/diagnosis/*drug therapy&lt;/keyword&gt;&lt;keyword&gt;Cholinesterase Inhibitors/*therapeutic use&lt;/keyword&gt;&lt;keyword&gt;Cognition Disorders/diagnosis&lt;/keyword&gt;&lt;keyword&gt;Donepezil&lt;/keyword&gt;&lt;keyword&gt;Double-Blind Method&lt;/keyword&gt;&lt;keyword&gt;Female&lt;/keyword&gt;&lt;keyword&gt;Humans&lt;/keyword&gt;&lt;keyword&gt;Indans/*therapeutic use&lt;/keyword&gt;&lt;keyword&gt;Male&lt;/keyword&gt;&lt;keyword&gt;Middle Aged&lt;/keyword&gt;&lt;keyword&gt;Neuropsychological Tests&lt;/keyword&gt;&lt;keyword&gt;Piperidines/*therapeutic use&lt;/keyword&gt;&lt;keyword&gt;Severity of Illness Index&lt;/keyword&gt;&lt;keyword&gt;Treatment Outcome&lt;/keyword&gt;&lt;/keywords&gt;&lt;dates&gt;&lt;year&gt;1999&lt;/year&gt;&lt;pub-dates&gt;&lt;date&gt;May-Jun&lt;/date&gt;&lt;/pub-dates&gt;&lt;/dates&gt;&lt;isbn&gt;1420-8008 (Print)&amp;#xD;1420-8008 (Linking)&lt;/isbn&gt;&lt;accession-num&gt;10325453&lt;/accession-num&gt;&lt;urls&gt;&lt;related-urls&gt;&lt;url&gt;https://www.ncbi.nlm.nih.gov/pubmed/10325453&lt;/url&gt;&lt;/related-urls&gt;&lt;/urls&gt;&lt;electronic-resource-num&gt;10.1159/000017126&lt;/electronic-resource-num&gt;&lt;/record&gt;&lt;/Cite&gt;&lt;/EndNote&gt;</w:instrTex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sz w:val="24"/>
                <w:szCs w:val="24"/>
              </w:rPr>
              <w:t>Burns et al. (1999)</w:t>
            </w:r>
            <w:r w:rsidRPr="007A616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25" w:type="pct"/>
            <w:vAlign w:val="center"/>
          </w:tcPr>
          <w:p w14:paraId="0D5B3D52" w14:textId="35D3D99E" w:rsidR="00434CFF" w:rsidRPr="00F50729" w:rsidRDefault="00434CFF" w:rsidP="00AD2682">
            <w:pPr>
              <w:rPr>
                <w:rFonts w:asciiTheme="majorBidi" w:eastAsia="Yu Gothic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eastAsia="Yu Gothic" w:hAnsiTheme="majorBidi" w:cstheme="majorBidi"/>
                <w:sz w:val="24"/>
                <w:szCs w:val="24"/>
              </w:rPr>
              <w:t>Placebo 272</w:t>
            </w:r>
          </w:p>
          <w:p w14:paraId="004C1C87" w14:textId="2A3C0B8F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271 (5 mg)</w:t>
            </w:r>
          </w:p>
          <w:p w14:paraId="4BBFBA64" w14:textId="5ADB1EED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>Donepezil 272 (10 mg)</w:t>
            </w:r>
          </w:p>
        </w:tc>
        <w:tc>
          <w:tcPr>
            <w:tcW w:w="925" w:type="pct"/>
            <w:noWrap/>
            <w:hideMark/>
          </w:tcPr>
          <w:p w14:paraId="7EFF8920" w14:textId="5955CDA9" w:rsidR="00434CFF" w:rsidRPr="00F50729" w:rsidRDefault="00434CFF" w:rsidP="00AD2682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sz w:val="24"/>
                <w:szCs w:val="24"/>
              </w:rPr>
              <w:t xml:space="preserve">  815 (37.20) </w:t>
            </w:r>
          </w:p>
        </w:tc>
        <w:tc>
          <w:tcPr>
            <w:tcW w:w="888" w:type="pct"/>
            <w:noWrap/>
          </w:tcPr>
          <w:p w14:paraId="2C3C8E0E" w14:textId="563A8DD7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eek 0, 6, 12, 18, 24</w:t>
            </w:r>
          </w:p>
        </w:tc>
        <w:tc>
          <w:tcPr>
            <w:tcW w:w="970" w:type="pct"/>
          </w:tcPr>
          <w:p w14:paraId="2A228BA0" w14:textId="77777777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MSE: 10-26</w:t>
            </w:r>
          </w:p>
          <w:p w14:paraId="0A53391E" w14:textId="32757AEF" w:rsidR="00434CFF" w:rsidRPr="00F50729" w:rsidRDefault="00434CFF" w:rsidP="00AD2682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F5072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CDR: 1 or 2</w:t>
            </w:r>
          </w:p>
        </w:tc>
      </w:tr>
    </w:tbl>
    <w:p w14:paraId="11E55788" w14:textId="77777777" w:rsidR="00C73B82" w:rsidRPr="007A616D" w:rsidRDefault="00C73B82" w:rsidP="00C73B82">
      <w:pPr>
        <w:rPr>
          <w:rFonts w:asciiTheme="majorBidi" w:hAnsiTheme="majorBidi" w:cstheme="majorBidi"/>
        </w:rPr>
      </w:pPr>
    </w:p>
    <w:p w14:paraId="285A2D0C" w14:textId="0D89CD8F" w:rsidR="00C73B82" w:rsidRPr="007A616D" w:rsidRDefault="00C73B82" w:rsidP="007A616D">
      <w:pPr>
        <w:rPr>
          <w:rFonts w:asciiTheme="majorBidi" w:hAnsiTheme="majorBidi" w:cstheme="majorBidi"/>
        </w:rPr>
      </w:pPr>
      <w:r w:rsidRPr="007A616D">
        <w:rPr>
          <w:rFonts w:asciiTheme="majorBidi" w:hAnsiTheme="majorBidi" w:cstheme="majorBidi"/>
        </w:rPr>
        <w:t xml:space="preserve">Abbreviations: ADAS-cog, Alzheimer's Disease Assessment Scale-Cognitive Subscale, </w:t>
      </w:r>
      <w:r w:rsidRPr="007A616D">
        <w:rPr>
          <w:rFonts w:asciiTheme="majorBidi" w:eastAsia="Times New Roman" w:hAnsiTheme="majorBidi" w:cstheme="majorBidi"/>
          <w:color w:val="000000" w:themeColor="text1"/>
        </w:rPr>
        <w:t xml:space="preserve">CDR, Clinical Dementia Rating, </w:t>
      </w:r>
      <w:r w:rsidRPr="007A616D">
        <w:rPr>
          <w:rFonts w:asciiTheme="majorBidi" w:hAnsiTheme="majorBidi" w:cstheme="majorBidi"/>
        </w:rPr>
        <w:t>MMSE: Mini-Mental State Examination.</w:t>
      </w:r>
    </w:p>
    <w:p w14:paraId="2FDEB6BB" w14:textId="77777777" w:rsidR="00B94C4F" w:rsidRPr="00B94C4F" w:rsidRDefault="00B94C4F" w:rsidP="00B94C4F">
      <w:pPr>
        <w:rPr>
          <w:rFonts w:asciiTheme="majorBidi" w:hAnsiTheme="majorBidi" w:cstheme="majorBidi"/>
          <w:sz w:val="24"/>
          <w:szCs w:val="24"/>
        </w:rPr>
      </w:pPr>
    </w:p>
    <w:p w14:paraId="4012CE0B" w14:textId="77777777" w:rsidR="00B94C4F" w:rsidRDefault="00B94C4F">
      <w:r>
        <w:br w:type="page"/>
      </w:r>
    </w:p>
    <w:p w14:paraId="3B61B6A1" w14:textId="61EF9ACE" w:rsidR="00B94C4F" w:rsidRPr="00B94C4F" w:rsidRDefault="00B94C4F" w:rsidP="00B94C4F"/>
    <w:p w14:paraId="34F08814" w14:textId="4D4F173B" w:rsidR="00A2183C" w:rsidRPr="00BA0F47" w:rsidRDefault="00BA0F47" w:rsidP="005B6978">
      <w:pPr>
        <w:pStyle w:val="Heading1"/>
      </w:pPr>
      <w:bookmarkStart w:id="2" w:name="_Toc63265043"/>
      <w:r>
        <w:t>e</w:t>
      </w:r>
      <w:r w:rsidR="00C53199" w:rsidRPr="00BA0F47">
        <w:t xml:space="preserve">Table </w:t>
      </w:r>
      <w:r w:rsidR="005B6978">
        <w:t>2</w:t>
      </w:r>
      <w:r w:rsidR="00C53199" w:rsidRPr="00BA0F47">
        <w:t xml:space="preserve"> </w:t>
      </w:r>
      <w:r w:rsidR="00A2183C" w:rsidRPr="00BA0F47">
        <w:t>Supplement model fit indices</w:t>
      </w:r>
      <w:bookmarkEnd w:id="2"/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555"/>
        <w:gridCol w:w="1547"/>
        <w:gridCol w:w="966"/>
        <w:gridCol w:w="966"/>
        <w:gridCol w:w="861"/>
        <w:gridCol w:w="966"/>
        <w:gridCol w:w="1033"/>
        <w:gridCol w:w="650"/>
        <w:gridCol w:w="816"/>
      </w:tblGrid>
      <w:tr w:rsidR="00A2183C" w:rsidRPr="00A2183C" w14:paraId="7284A95E" w14:textId="77777777" w:rsidTr="00A2183C">
        <w:trPr>
          <w:trHeight w:val="564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D9470A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Basis for mode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A870707" w14:textId="3DBBB940" w:rsidR="00A2183C" w:rsidRPr="00A2183C" w:rsidRDefault="00A2183C" w:rsidP="00C5319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Number of classes </w:t>
            </w: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</w:r>
            <w:r w:rsidR="00C53199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olynomi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255A75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BI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0C0159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SABI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9C966C" w14:textId="50491537" w:rsidR="00A2183C" w:rsidRPr="00A2183C" w:rsidRDefault="00B36A10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</w:t>
            </w:r>
            <w:r w:rsidR="00A2183C"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rop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43A2B9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AI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665DB" w14:textId="1DEC3A65" w:rsidR="00A2183C" w:rsidRPr="00A2183C" w:rsidRDefault="00B36A10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</w:t>
            </w:r>
            <w:r w:rsidR="00A2183C"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oglik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3E4372" w14:textId="738FB469" w:rsidR="00A2183C" w:rsidRPr="00A2183C" w:rsidRDefault="00B36A10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P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8AE51CB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 xml:space="preserve">Largest </w:t>
            </w: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br/>
              <w:t>class</w:t>
            </w:r>
          </w:p>
        </w:tc>
      </w:tr>
      <w:tr w:rsidR="00A2183C" w:rsidRPr="00A2183C" w14:paraId="50560E67" w14:textId="77777777" w:rsidTr="00A2183C">
        <w:trPr>
          <w:trHeight w:val="288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6626612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rimary analy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2A22B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43F7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172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364A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121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99C9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8DD4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081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D4B1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524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5FBC7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9065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7.23</w:t>
            </w:r>
          </w:p>
        </w:tc>
      </w:tr>
      <w:tr w:rsidR="00A2183C" w:rsidRPr="00A2183C" w14:paraId="74AA803C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735F8F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5B822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5B94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988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0E8B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921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BFF0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4BFB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868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6E9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413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C0BF2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3226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7.23</w:t>
            </w:r>
          </w:p>
        </w:tc>
      </w:tr>
      <w:tr w:rsidR="00A2183C" w:rsidRPr="00A2183C" w14:paraId="31E04EA6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0662F3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EE683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DE81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068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D6C2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007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C18E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3F08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959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EE44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460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92A7A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F4F41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6.22</w:t>
            </w:r>
          </w:p>
        </w:tc>
      </w:tr>
      <w:tr w:rsidR="00A2183C" w:rsidRPr="00A2183C" w14:paraId="79AB177E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360E93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9CFD5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6DB3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46891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4E01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46812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4B52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0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6965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46749.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3A85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349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E8FD7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0EA5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6.04</w:t>
            </w:r>
          </w:p>
        </w:tc>
      </w:tr>
      <w:tr w:rsidR="00A2183C" w:rsidRPr="00A2183C" w14:paraId="17F862C1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B141C6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50C4B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5580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017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F335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947.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1D49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691D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891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5697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423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B4F4D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DED6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1.94</w:t>
            </w:r>
          </w:p>
        </w:tc>
      </w:tr>
      <w:tr w:rsidR="00A2183C" w:rsidRPr="00A2183C" w14:paraId="3B932746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F148A7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CED88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1637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813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14C7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720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EECE2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285C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647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D772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294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FF414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3579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99</w:t>
            </w:r>
          </w:p>
        </w:tc>
      </w:tr>
      <w:tr w:rsidR="00A2183C" w:rsidRPr="00A2183C" w14:paraId="5B5C6214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7567AEE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6AF69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43CC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953.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BFB2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873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ED9B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407F1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811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1920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38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CCCF8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0348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2.21</w:t>
            </w:r>
          </w:p>
        </w:tc>
      </w:tr>
      <w:tr w:rsidR="00A2183C" w:rsidRPr="00A2183C" w14:paraId="7C92C368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2B9234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48ECF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784B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809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AAE4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704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BF2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ECB9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621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5E43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277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18D10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D92B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49</w:t>
            </w:r>
          </w:p>
        </w:tc>
      </w:tr>
      <w:tr w:rsidR="00A2183C" w:rsidRPr="00A2183C" w14:paraId="0DB5F772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55F64D1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B7F77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5D46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955.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1EA3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866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999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C1C3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796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421E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37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5A1A4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6DAD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2.07</w:t>
            </w:r>
          </w:p>
        </w:tc>
      </w:tr>
      <w:tr w:rsidR="00A2183C" w:rsidRPr="00A2183C" w14:paraId="32C7E6AB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E290C8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D8FD41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  Quadrati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78941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721.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D5D1E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603.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E36B4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9872F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510.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80441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23218.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C089F5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795BE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22</w:t>
            </w:r>
          </w:p>
        </w:tc>
      </w:tr>
      <w:tr w:rsidR="00A2183C" w:rsidRPr="00A2183C" w14:paraId="4750BE45" w14:textId="77777777" w:rsidTr="00A2183C">
        <w:trPr>
          <w:trHeight w:val="288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9E8EC9D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Treatment grou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A093E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170E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723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6396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676.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4B6D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796E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644.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4B6E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307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931A7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2B1E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6.17</w:t>
            </w:r>
          </w:p>
        </w:tc>
      </w:tr>
      <w:tr w:rsidR="00A2183C" w:rsidRPr="00A2183C" w14:paraId="0A4A97C9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A0297D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AB1A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4E6A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96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59B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32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84CF2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CB1B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491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B60A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225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6A01C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91EA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33</w:t>
            </w:r>
          </w:p>
        </w:tc>
      </w:tr>
      <w:tr w:rsidR="00A2183C" w:rsidRPr="00A2183C" w14:paraId="4CE521D1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ADB1B1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6B712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9EE9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637.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270B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8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B0B3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A7561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43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5E4C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253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583C6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D1D9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26</w:t>
            </w:r>
          </w:p>
        </w:tc>
      </w:tr>
      <w:tr w:rsidR="00A2183C" w:rsidRPr="00A2183C" w14:paraId="47658950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4F215A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F25AE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54F9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30518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B235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30442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8292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0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0C2B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30392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AF41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172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32219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FE9B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33</w:t>
            </w:r>
          </w:p>
        </w:tc>
      </w:tr>
      <w:tr w:rsidR="00A2183C" w:rsidRPr="00A2183C" w14:paraId="7027C14E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51A39F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ED145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F1AF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612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B03F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46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52E4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DD93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02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341B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230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CD370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82DF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96</w:t>
            </w:r>
          </w:p>
        </w:tc>
      </w:tr>
      <w:tr w:rsidR="00A2183C" w:rsidRPr="00A2183C" w14:paraId="13B64630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2FBB1B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9D8B3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AEEF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478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675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389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B14C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99A72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331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6D411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137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2630D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E992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40</w:t>
            </w:r>
          </w:p>
        </w:tc>
      </w:tr>
      <w:tr w:rsidR="00A2183C" w:rsidRPr="00A2183C" w14:paraId="5FC87D97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AF4AD2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63AA6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4BC6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88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CD44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12.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849E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755B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462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1306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207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B3CE9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C676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2.61</w:t>
            </w:r>
          </w:p>
        </w:tc>
      </w:tr>
      <w:tr w:rsidR="00A2183C" w:rsidRPr="00A2183C" w14:paraId="4D2A2C04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86E99E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D0B1F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06AF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463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57E1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362.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3472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E1E6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295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130D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115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B25EE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B117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4.63</w:t>
            </w:r>
          </w:p>
        </w:tc>
      </w:tr>
      <w:tr w:rsidR="00A2183C" w:rsidRPr="00A2183C" w14:paraId="28C8AE22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E78638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4FA57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4E04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600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DDE3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514.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1A6B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574B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457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AD61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201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4DD45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9658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1.84</w:t>
            </w:r>
          </w:p>
        </w:tc>
      </w:tr>
      <w:tr w:rsidR="00A2183C" w:rsidRPr="00A2183C" w14:paraId="2C6CC3A9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CD09C5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FCA5FB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  Quadrati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7858B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457.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F11A3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342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8845E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EE0A5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267.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100652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15097.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CF59A4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AEF15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4.85</w:t>
            </w:r>
          </w:p>
        </w:tc>
      </w:tr>
      <w:tr w:rsidR="00A2183C" w:rsidRPr="00A2183C" w14:paraId="1E92C69A" w14:textId="77777777" w:rsidTr="00A2183C">
        <w:trPr>
          <w:trHeight w:val="288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39B014F" w14:textId="77777777" w:rsidR="00A2183C" w:rsidRPr="00A2183C" w:rsidRDefault="00A2183C" w:rsidP="00A2183C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Placebo grou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E2883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50A4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415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F8D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67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184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EBF3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45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9EC1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157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2B254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01A6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6.58</w:t>
            </w:r>
          </w:p>
        </w:tc>
      </w:tr>
      <w:tr w:rsidR="00A2183C" w:rsidRPr="00A2183C" w14:paraId="3F10F1BE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D9D736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22794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477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16372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2520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16308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1B52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0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068F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u w:val="single"/>
              </w:rPr>
              <w:t>16279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DCD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119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C4A7F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2945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6.97</w:t>
            </w:r>
          </w:p>
        </w:tc>
      </w:tr>
      <w:tr w:rsidR="00A2183C" w:rsidRPr="00A2183C" w14:paraId="549711C3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16EBB4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D1E85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8D51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409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4C30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52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AC95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159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26.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4C75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145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F9EF5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1F4B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0.39</w:t>
            </w:r>
          </w:p>
        </w:tc>
      </w:tr>
      <w:tr w:rsidR="00A2183C" w:rsidRPr="00A2183C" w14:paraId="6221E36D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913F87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F0824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82EB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89.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4C99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13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69F0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F2B4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178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C1FE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065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1BED5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2D56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6.32</w:t>
            </w:r>
          </w:p>
        </w:tc>
      </w:tr>
      <w:tr w:rsidR="00A2183C" w:rsidRPr="00A2183C" w14:paraId="1A8F777C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1EB4F9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18F45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2299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94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2C320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27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475B9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4FE8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97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5E72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127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16FC0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8F58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1.71</w:t>
            </w:r>
          </w:p>
        </w:tc>
      </w:tr>
      <w:tr w:rsidR="00A2183C" w:rsidRPr="00A2183C" w14:paraId="5CACCB8C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E7A22C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52875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DEC5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82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1A02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193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9AF0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C04C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152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0BF81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048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F96F2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EAF0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00</w:t>
            </w:r>
          </w:p>
        </w:tc>
      </w:tr>
      <w:tr w:rsidR="00A2183C" w:rsidRPr="00A2183C" w14:paraId="33EB28B5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09A24F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4927B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4542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56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DED82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80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D5FA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C6CAD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45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21A3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098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48301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27ABC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2.37</w:t>
            </w:r>
          </w:p>
        </w:tc>
      </w:tr>
      <w:tr w:rsidR="00A2183C" w:rsidRPr="00A2183C" w14:paraId="78A4954D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F857A40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FC291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  Quadr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7FBE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06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8CFB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04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4D1A2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AF1E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157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EA0F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046.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18469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18CD5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5.00</w:t>
            </w:r>
          </w:p>
        </w:tc>
      </w:tr>
      <w:tr w:rsidR="00A2183C" w:rsidRPr="00A2183C" w14:paraId="1413B117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00A794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9B54C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  Line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D3153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97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1BC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11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8D7AB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6994F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272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42B8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109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71DAE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A802A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1.18</w:t>
            </w:r>
          </w:p>
        </w:tc>
      </w:tr>
      <w:tr w:rsidR="00A2183C" w:rsidRPr="00A2183C" w14:paraId="24585E13" w14:textId="77777777" w:rsidTr="00A2183C">
        <w:trPr>
          <w:trHeight w:val="288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7D6D10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CDD103" w14:textId="77777777" w:rsidR="00A2183C" w:rsidRPr="00A2183C" w:rsidRDefault="00A2183C" w:rsidP="00A2183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  Quadrati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D81D8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303.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F1C226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189.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B1FA2E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D79067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136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CB8328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8032.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7350CD" w14:textId="77777777" w:rsidR="00A2183C" w:rsidRPr="00A2183C" w:rsidRDefault="00A2183C" w:rsidP="00B36A10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EF95F4" w14:textId="77777777" w:rsidR="00A2183C" w:rsidRPr="00A2183C" w:rsidRDefault="00A2183C" w:rsidP="00A2183C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A218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3.55</w:t>
            </w:r>
          </w:p>
        </w:tc>
      </w:tr>
    </w:tbl>
    <w:p w14:paraId="6014F612" w14:textId="3E010A36" w:rsidR="00A2183C" w:rsidRDefault="00A2183C" w:rsidP="002448D0">
      <w:pPr>
        <w:rPr>
          <w:rFonts w:asciiTheme="majorBidi" w:hAnsiTheme="majorBidi" w:cstheme="majorBidi"/>
        </w:rPr>
      </w:pPr>
      <w:r w:rsidRPr="00CC77A2">
        <w:rPr>
          <w:rFonts w:asciiTheme="majorBidi" w:hAnsiTheme="majorBidi" w:cstheme="majorBidi"/>
        </w:rPr>
        <w:t xml:space="preserve">Abbreviations. </w:t>
      </w:r>
      <w:r w:rsidR="00892CC4" w:rsidRPr="00CC77A2">
        <w:rPr>
          <w:rFonts w:asciiTheme="majorBidi" w:hAnsiTheme="majorBidi" w:cstheme="majorBidi"/>
        </w:rPr>
        <w:t xml:space="preserve">BIC, Bayesian information criterion, </w:t>
      </w:r>
      <w:r w:rsidR="00D83FBE" w:rsidRPr="00CC77A2">
        <w:rPr>
          <w:rFonts w:asciiTheme="majorBidi" w:hAnsiTheme="majorBidi" w:cstheme="majorBidi"/>
        </w:rPr>
        <w:t xml:space="preserve">the model with the smallest </w:t>
      </w:r>
      <w:r w:rsidR="003D5B01">
        <w:rPr>
          <w:rFonts w:asciiTheme="majorBidi" w:hAnsiTheme="majorBidi" w:cstheme="majorBidi"/>
        </w:rPr>
        <w:t>BIC</w:t>
      </w:r>
      <w:r w:rsidR="00D83FBE" w:rsidRPr="00CC77A2">
        <w:rPr>
          <w:rFonts w:asciiTheme="majorBidi" w:hAnsiTheme="majorBidi" w:cstheme="majorBidi"/>
        </w:rPr>
        <w:t xml:space="preserve"> value is considered the most parsimonious</w:t>
      </w:r>
      <w:r w:rsidR="00450C5D" w:rsidRPr="00CC77A2">
        <w:rPr>
          <w:rFonts w:asciiTheme="majorBidi" w:hAnsiTheme="majorBidi" w:cstheme="majorBidi"/>
        </w:rPr>
        <w:t xml:space="preserve"> </w:t>
      </w:r>
      <w:r w:rsidR="00450C5D" w:rsidRPr="00CC77A2">
        <w:rPr>
          <w:rFonts w:asciiTheme="majorBidi" w:hAnsiTheme="majorBidi" w:cstheme="majorBidi"/>
        </w:rPr>
        <w:fldChar w:fldCharType="begin"/>
      </w:r>
      <w:r w:rsidR="00450C5D" w:rsidRPr="00CC77A2">
        <w:rPr>
          <w:rFonts w:asciiTheme="majorBidi" w:hAnsiTheme="majorBidi" w:cstheme="majorBidi"/>
        </w:rPr>
        <w:instrText xml:space="preserve"> ADDIN EN.CITE &lt;EndNote&gt;&lt;Cite&gt;&lt;Author&gt;Schwarz&lt;/Author&gt;&lt;Year&gt;1978&lt;/Year&gt;&lt;RecNum&gt;692&lt;/RecNum&gt;&lt;DisplayText&gt;(Schwarz, 1978)&lt;/DisplayText&gt;&lt;record&gt;&lt;rec-number&gt;692&lt;/rec-number&gt;&lt;foreign-keys&gt;&lt;key app="EN" db-id="9epdt5wwx9rwwce9r5dv22s22rsx2sfatdad" timestamp="1598806783"&gt;692&lt;/key&gt;&lt;/foreign-keys&gt;&lt;ref-type name="Journal Article"&gt;17&lt;/ref-type&gt;&lt;contributors&gt;&lt;authors&gt;&lt;author&gt;Schwarz, Gideon&lt;/author&gt;&lt;/authors&gt;&lt;/contributors&gt;&lt;titles&gt;&lt;title&gt;Estimating the Dimension of a Model&lt;/title&gt;&lt;secondary-title&gt;Ann. Statist.&lt;/secondary-title&gt;&lt;/titles&gt;&lt;periodical&gt;&lt;full-title&gt;Ann. Statist.&lt;/full-title&gt;&lt;/periodical&gt;&lt;pages&gt;461-464&lt;/pages&gt;&lt;volume&gt;6&lt;/volume&gt;&lt;number&gt;2&lt;/number&gt;&lt;keywords&gt;&lt;keyword&gt;Dimension&lt;/keyword&gt;&lt;keyword&gt;Akaike information criterion&lt;/keyword&gt;&lt;keyword&gt;asymptotics&lt;/keyword&gt;&lt;/keywords&gt;&lt;dates&gt;&lt;year&gt;1978&lt;/year&gt;&lt;pub-dates&gt;&lt;date&gt;1978/03&lt;/date&gt;&lt;/pub-dates&gt;&lt;/dates&gt;&lt;publisher&gt;The Institute of Mathematical Statistics&lt;/publisher&gt;&lt;isbn&gt;0090-5364&lt;/isbn&gt;&lt;urls&gt;&lt;related-urls&gt;&lt;url&gt;https://projecteuclid.org:443/euclid.aos/1176344136&lt;/url&gt;&lt;/related-urls&gt;&lt;/urls&gt;&lt;electronic-resource-num&gt;10.1214/aos/1176344136&lt;/electronic-resource-num&gt;&lt;language&gt;en&lt;/language&gt;&lt;/record&gt;&lt;/Cite&gt;&lt;/EndNote&gt;</w:instrText>
      </w:r>
      <w:r w:rsidR="00450C5D" w:rsidRPr="00CC77A2">
        <w:rPr>
          <w:rFonts w:asciiTheme="majorBidi" w:hAnsiTheme="majorBidi" w:cstheme="majorBidi"/>
        </w:rPr>
        <w:fldChar w:fldCharType="separate"/>
      </w:r>
      <w:r w:rsidR="00450C5D" w:rsidRPr="00CC77A2">
        <w:rPr>
          <w:rFonts w:asciiTheme="majorBidi" w:hAnsiTheme="majorBidi" w:cstheme="majorBidi"/>
          <w:noProof/>
        </w:rPr>
        <w:t>(Schwarz, 1978)</w:t>
      </w:r>
      <w:r w:rsidR="00450C5D" w:rsidRPr="00CC77A2">
        <w:rPr>
          <w:rFonts w:asciiTheme="majorBidi" w:hAnsiTheme="majorBidi" w:cstheme="majorBidi"/>
        </w:rPr>
        <w:fldChar w:fldCharType="end"/>
      </w:r>
      <w:r w:rsidR="00450C5D" w:rsidRPr="00CC77A2">
        <w:rPr>
          <w:rFonts w:asciiTheme="majorBidi" w:hAnsiTheme="majorBidi" w:cstheme="majorBidi"/>
        </w:rPr>
        <w:t>.</w:t>
      </w:r>
      <w:r w:rsidR="00CC77A2" w:rsidRPr="00CC77A2">
        <w:rPr>
          <w:rFonts w:asciiTheme="majorBidi" w:hAnsiTheme="majorBidi" w:cstheme="majorBidi"/>
        </w:rPr>
        <w:t xml:space="preserve"> SABIC, sample-size-adjusted BIC.</w:t>
      </w:r>
      <w:r w:rsidR="00030659">
        <w:rPr>
          <w:rFonts w:asciiTheme="majorBidi" w:hAnsiTheme="majorBidi" w:cstheme="majorBidi"/>
        </w:rPr>
        <w:t xml:space="preserve"> </w:t>
      </w:r>
      <w:r w:rsidR="00FB4507" w:rsidRPr="00CC77A2">
        <w:rPr>
          <w:rFonts w:asciiTheme="majorBidi" w:hAnsiTheme="majorBidi" w:cstheme="majorBidi"/>
        </w:rPr>
        <w:t xml:space="preserve">Entropy, higher values imply </w:t>
      </w:r>
      <w:r w:rsidR="0077308D" w:rsidRPr="00CC77A2">
        <w:rPr>
          <w:rFonts w:asciiTheme="majorBidi" w:hAnsiTheme="majorBidi" w:cstheme="majorBidi"/>
        </w:rPr>
        <w:t>a clearer differentiation between</w:t>
      </w:r>
      <w:r w:rsidR="00FB4507" w:rsidRPr="00CC77A2">
        <w:rPr>
          <w:rFonts w:asciiTheme="majorBidi" w:hAnsiTheme="majorBidi" w:cstheme="majorBidi"/>
        </w:rPr>
        <w:t xml:space="preserve"> </w:t>
      </w:r>
      <w:r w:rsidR="0077308D" w:rsidRPr="00CC77A2">
        <w:rPr>
          <w:rFonts w:asciiTheme="majorBidi" w:hAnsiTheme="majorBidi" w:cstheme="majorBidi"/>
        </w:rPr>
        <w:t xml:space="preserve">classes </w:t>
      </w:r>
      <w:r w:rsidR="0077308D" w:rsidRPr="00CC77A2">
        <w:rPr>
          <w:rFonts w:asciiTheme="majorBidi" w:hAnsiTheme="majorBidi" w:cstheme="majorBidi"/>
        </w:rPr>
        <w:fldChar w:fldCharType="begin"/>
      </w:r>
      <w:r w:rsidR="0077308D" w:rsidRPr="00CC77A2">
        <w:rPr>
          <w:rFonts w:asciiTheme="majorBidi" w:hAnsiTheme="majorBidi" w:cstheme="majorBidi"/>
        </w:rPr>
        <w:instrText xml:space="preserve"> ADDIN EN.CITE &lt;EndNote&gt;&lt;Cite&gt;&lt;Author&gt;Celeux&lt;/Author&gt;&lt;Year&gt;1996&lt;/Year&gt;&lt;RecNum&gt;694&lt;/RecNum&gt;&lt;DisplayText&gt;(Celeux &amp;amp; Soromenho, 1996)&lt;/DisplayText&gt;&lt;record&gt;&lt;rec-number&gt;694&lt;/rec-number&gt;&lt;foreign-keys&gt;&lt;key app="EN" db-id="9epdt5wwx9rwwce9r5dv22s22rsx2sfatdad" timestamp="1598809462"&gt;694&lt;/key&gt;&lt;/foreign-keys&gt;&lt;ref-type name="Journal Article"&gt;17&lt;/ref-type&gt;&lt;contributors&gt;&lt;authors&gt;&lt;author&gt;Celeux, Gilles&lt;/author&gt;&lt;author&gt;Soromenho, Gilda&lt;/author&gt;&lt;/authors&gt;&lt;/contributors&gt;&lt;titles&gt;&lt;title&gt;An entropy criterion for assessing the number of clusters in a mixture model&lt;/title&gt;&lt;secondary-title&gt;Journal of Classification&lt;/secondary-title&gt;&lt;/titles&gt;&lt;periodical&gt;&lt;full-title&gt;Journal of Classification&lt;/full-title&gt;&lt;/periodical&gt;&lt;pages&gt;195-212&lt;/pages&gt;&lt;volume&gt;13&lt;/volume&gt;&lt;number&gt;2&lt;/number&gt;&lt;dates&gt;&lt;year&gt;1996&lt;/year&gt;&lt;pub-dates&gt;&lt;date&gt;1996/09/01&lt;/date&gt;&lt;/pub-dates&gt;&lt;/dates&gt;&lt;isbn&gt;1432-1343&lt;/isbn&gt;&lt;urls&gt;&lt;related-urls&gt;&lt;url&gt;https://doi.org/10.1007/BF01246098&lt;/url&gt;&lt;/related-urls&gt;&lt;/urls&gt;&lt;electronic-resource-num&gt;10.1007/BF01246098&lt;/electronic-resource-num&gt;&lt;/record&gt;&lt;/Cite&gt;&lt;/EndNote&gt;</w:instrText>
      </w:r>
      <w:r w:rsidR="0077308D" w:rsidRPr="00CC77A2">
        <w:rPr>
          <w:rFonts w:asciiTheme="majorBidi" w:hAnsiTheme="majorBidi" w:cstheme="majorBidi"/>
        </w:rPr>
        <w:fldChar w:fldCharType="separate"/>
      </w:r>
      <w:r w:rsidR="0077308D" w:rsidRPr="00CC77A2">
        <w:rPr>
          <w:rFonts w:asciiTheme="majorBidi" w:hAnsiTheme="majorBidi" w:cstheme="majorBidi"/>
          <w:noProof/>
        </w:rPr>
        <w:t>(Celeux &amp; Soromenho, 1996)</w:t>
      </w:r>
      <w:r w:rsidR="0077308D" w:rsidRPr="00CC77A2">
        <w:rPr>
          <w:rFonts w:asciiTheme="majorBidi" w:hAnsiTheme="majorBidi" w:cstheme="majorBidi"/>
        </w:rPr>
        <w:fldChar w:fldCharType="end"/>
      </w:r>
      <w:r w:rsidR="0077308D" w:rsidRPr="00CC77A2">
        <w:rPr>
          <w:rFonts w:asciiTheme="majorBidi" w:hAnsiTheme="majorBidi" w:cstheme="majorBidi"/>
        </w:rPr>
        <w:t>.</w:t>
      </w:r>
      <w:r w:rsidR="00030659">
        <w:rPr>
          <w:rFonts w:asciiTheme="majorBidi" w:hAnsiTheme="majorBidi" w:cstheme="majorBidi"/>
        </w:rPr>
        <w:t xml:space="preserve"> </w:t>
      </w:r>
      <w:r w:rsidR="00892CC4" w:rsidRPr="00CC77A2">
        <w:rPr>
          <w:rFonts w:asciiTheme="majorBidi" w:hAnsiTheme="majorBidi" w:cstheme="majorBidi"/>
        </w:rPr>
        <w:t xml:space="preserve">AIC Akaike information criterion. </w:t>
      </w:r>
      <w:r w:rsidR="003D5B01">
        <w:rPr>
          <w:rFonts w:asciiTheme="majorBidi" w:hAnsiTheme="majorBidi" w:cstheme="majorBidi"/>
        </w:rPr>
        <w:t>AIC e</w:t>
      </w:r>
      <w:r w:rsidR="00892CC4" w:rsidRPr="00CC77A2">
        <w:rPr>
          <w:rFonts w:asciiTheme="majorBidi" w:hAnsiTheme="majorBidi" w:cstheme="majorBidi"/>
        </w:rPr>
        <w:t>stimates the quality of each model, relative to each of the other models</w:t>
      </w:r>
      <w:r w:rsidR="002448D0">
        <w:rPr>
          <w:rFonts w:asciiTheme="majorBidi" w:hAnsiTheme="majorBidi" w:cstheme="majorBidi"/>
        </w:rPr>
        <w:t xml:space="preserve"> </w:t>
      </w:r>
      <w:r w:rsidR="00FB4507" w:rsidRPr="00CC77A2">
        <w:rPr>
          <w:rFonts w:asciiTheme="majorBidi" w:hAnsiTheme="majorBidi" w:cstheme="majorBidi"/>
        </w:rPr>
        <w:fldChar w:fldCharType="begin"/>
      </w:r>
      <w:r w:rsidR="00FB4507" w:rsidRPr="00CC77A2">
        <w:rPr>
          <w:rFonts w:asciiTheme="majorBidi" w:hAnsiTheme="majorBidi" w:cstheme="majorBidi"/>
        </w:rPr>
        <w:instrText xml:space="preserve"> ADDIN EN.CITE &lt;EndNote&gt;&lt;Cite&gt;&lt;Author&gt;Akaike&lt;/Author&gt;&lt;Year&gt;1974&lt;/Year&gt;&lt;RecNum&gt;693&lt;/RecNum&gt;&lt;DisplayText&gt;(Akaike, 1974)&lt;/DisplayText&gt;&lt;record&gt;&lt;rec-number&gt;693&lt;/rec-number&gt;&lt;foreign-keys&gt;&lt;key app="EN" db-id="9epdt5wwx9rwwce9r5dv22s22rsx2sfatdad" timestamp="1598809163"&gt;693&lt;/key&gt;&lt;/foreign-keys&gt;&lt;ref-type name="Journal Article"&gt;17&lt;/ref-type&gt;&lt;contributors&gt;&lt;authors&gt;&lt;author&gt;Akaike, H.&lt;/author&gt;&lt;/authors&gt;&lt;/contributors&gt;&lt;titles&gt;&lt;title&gt;A new look at the statistical model identification&lt;/title&gt;&lt;secondary-title&gt;IEEE Transactions on Automatic Control&lt;/secondary-title&gt;&lt;/titles&gt;&lt;periodical&gt;&lt;full-title&gt;IEEE Transactions on Automatic Control&lt;/full-title&gt;&lt;/periodical&gt;&lt;pages&gt;716-723&lt;/pages&gt;&lt;volume&gt;19&lt;/volume&gt;&lt;number&gt;6&lt;/number&gt;&lt;keywords&gt;&lt;keyword&gt;Parameter identification&lt;/keyword&gt;&lt;keyword&gt;Time series&lt;/keyword&gt;&lt;keyword&gt;maximum-likelihood (ML) estimation&lt;/keyword&gt;&lt;keyword&gt;Testing&lt;/keyword&gt;&lt;keyword&gt;Maximum likelihood estimation&lt;/keyword&gt;&lt;keyword&gt;Time series analysis&lt;/keyword&gt;&lt;keyword&gt;Estimation theory&lt;/keyword&gt;&lt;keyword&gt;Linear systems&lt;/keyword&gt;&lt;keyword&gt;Roundoff errors&lt;/keyword&gt;&lt;keyword&gt;History&lt;/keyword&gt;&lt;keyword&gt;Stochastic processes&lt;/keyword&gt;&lt;keyword&gt;Sampling methods&lt;/keyword&gt;&lt;keyword&gt;Art&lt;/keyword&gt;&lt;/keywords&gt;&lt;dates&gt;&lt;year&gt;1974&lt;/year&gt;&lt;/dates&gt;&lt;isbn&gt;1558-2523&lt;/isbn&gt;&lt;urls&gt;&lt;/urls&gt;&lt;electronic-resource-num&gt;10.1109/TAC.1974.1100705&lt;/electronic-resource-num&gt;&lt;/record&gt;&lt;/Cite&gt;&lt;/EndNote&gt;</w:instrText>
      </w:r>
      <w:r w:rsidR="00FB4507" w:rsidRPr="00CC77A2">
        <w:rPr>
          <w:rFonts w:asciiTheme="majorBidi" w:hAnsiTheme="majorBidi" w:cstheme="majorBidi"/>
        </w:rPr>
        <w:fldChar w:fldCharType="separate"/>
      </w:r>
      <w:r w:rsidR="00FB4507" w:rsidRPr="00CC77A2">
        <w:rPr>
          <w:rFonts w:asciiTheme="majorBidi" w:hAnsiTheme="majorBidi" w:cstheme="majorBidi"/>
          <w:noProof/>
        </w:rPr>
        <w:t>(Akaike, 1974)</w:t>
      </w:r>
      <w:r w:rsidR="00FB4507" w:rsidRPr="00CC77A2">
        <w:rPr>
          <w:rFonts w:asciiTheme="majorBidi" w:hAnsiTheme="majorBidi" w:cstheme="majorBidi"/>
        </w:rPr>
        <w:fldChar w:fldCharType="end"/>
      </w:r>
      <w:r w:rsidR="00030659">
        <w:rPr>
          <w:rFonts w:asciiTheme="majorBidi" w:hAnsiTheme="majorBidi" w:cstheme="majorBidi"/>
        </w:rPr>
        <w:t xml:space="preserve">. We relied primarily on the BIC because it is the most common index and based on prior research </w:t>
      </w:r>
      <w:r w:rsidR="00030659">
        <w:rPr>
          <w:rFonts w:asciiTheme="majorBidi" w:hAnsiTheme="majorBidi" w:cstheme="majorBidi"/>
        </w:rPr>
        <w:fldChar w:fldCharType="begin"/>
      </w:r>
      <w:r w:rsidR="00030659">
        <w:rPr>
          <w:rFonts w:asciiTheme="majorBidi" w:hAnsiTheme="majorBidi" w:cstheme="majorBidi"/>
        </w:rPr>
        <w:instrText xml:space="preserve"> ADDIN EN.CITE &lt;EndNote&gt;&lt;Cite&gt;&lt;Author&gt;Nylund&lt;/Author&gt;&lt;Year&gt;2007&lt;/Year&gt;&lt;RecNum&gt;695&lt;/RecNum&gt;&lt;DisplayText&gt;(Nylund, Asparouhov, &amp;amp; Muthén, 2007)&lt;/DisplayText&gt;&lt;record&gt;&lt;rec-number&gt;695&lt;/rec-number&gt;&lt;foreign-keys&gt;&lt;key app="EN" db-id="9epdt5wwx9rwwce9r5dv22s22rsx2sfatdad" timestamp="1598810102"&gt;695&lt;/key&gt;&lt;/foreign-keys&gt;&lt;ref-type name="Journal Article"&gt;17&lt;/ref-type&gt;&lt;contributors&gt;&lt;authors&gt;&lt;author&gt;Nylund, Karen L.&lt;/author&gt;&lt;author&gt;Asparouhov, Tihomir&lt;/author&gt;&lt;author&gt;Muthén, Bengt O.&lt;/author&gt;&lt;/authors&gt;&lt;/contributors&gt;&lt;titles&gt;&lt;title&gt;Deciding on the Number of Classes in Latent Class Analysis and Growth Mixture Modeling: A Monte Carlo Simulation Study&lt;/title&gt;&lt;secondary-title&gt;Structural Equation Modeling: A Multidisciplinary Journal&lt;/secondary-title&gt;&lt;/titles&gt;&lt;periodical&gt;&lt;full-title&gt;Structural Equation Modeling: A Multidisciplinary Journal&lt;/full-title&gt;&lt;/periodical&gt;&lt;pages&gt;535-569&lt;/pages&gt;&lt;volume&gt;14&lt;/volume&gt;&lt;number&gt;4&lt;/number&gt;&lt;section&gt;535&lt;/section&gt;&lt;dates&gt;&lt;year&gt;2007&lt;/year&gt;&lt;pub-dates&gt;&lt;date&gt;2007/10/23&lt;/date&gt;&lt;/pub-dates&gt;&lt;/dates&gt;&lt;publisher&gt;Routledge&lt;/publisher&gt;&lt;isbn&gt;1070-5511&amp;#xD;1532-8007&lt;/isbn&gt;&lt;urls&gt;&lt;related-urls&gt;&lt;url&gt;https://doi.org/10.1080/10705510701575396&lt;/url&gt;&lt;url&gt;https://www.tandfonline.com/doi/full/10.1080/10705510701575396&lt;/url&gt;&lt;/related-urls&gt;&lt;/urls&gt;&lt;electronic-resource-num&gt;10.1080/10705510701575396&lt;/electronic-resource-num&gt;&lt;/record&gt;&lt;/Cite&gt;&lt;/EndNote&gt;</w:instrText>
      </w:r>
      <w:r w:rsidR="00030659">
        <w:rPr>
          <w:rFonts w:asciiTheme="majorBidi" w:hAnsiTheme="majorBidi" w:cstheme="majorBidi"/>
        </w:rPr>
        <w:fldChar w:fldCharType="separate"/>
      </w:r>
      <w:r w:rsidR="00030659">
        <w:rPr>
          <w:rFonts w:asciiTheme="majorBidi" w:hAnsiTheme="majorBidi" w:cstheme="majorBidi"/>
          <w:noProof/>
        </w:rPr>
        <w:t>(Nylund, Asparouhov, &amp; Muthén, 2007)</w:t>
      </w:r>
      <w:r w:rsidR="00030659">
        <w:rPr>
          <w:rFonts w:asciiTheme="majorBidi" w:hAnsiTheme="majorBidi" w:cstheme="majorBidi"/>
        </w:rPr>
        <w:fldChar w:fldCharType="end"/>
      </w:r>
      <w:r w:rsidR="00030659">
        <w:rPr>
          <w:rFonts w:asciiTheme="majorBidi" w:hAnsiTheme="majorBidi" w:cstheme="majorBidi"/>
        </w:rPr>
        <w:t>.</w:t>
      </w:r>
    </w:p>
    <w:p w14:paraId="6B991467" w14:textId="11AA4572" w:rsidR="00480785" w:rsidRDefault="00480785" w:rsidP="00480785"/>
    <w:p w14:paraId="70CE6BFB" w14:textId="77777777" w:rsidR="00480785" w:rsidRDefault="00480785" w:rsidP="00480785">
      <w:pPr>
        <w:spacing w:after="0" w:line="480" w:lineRule="auto"/>
        <w:sectPr w:rsidR="00480785" w:rsidSect="00B94C4F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p w14:paraId="48F18299" w14:textId="33736123" w:rsidR="00480785" w:rsidRDefault="00480785" w:rsidP="005B6978">
      <w:pPr>
        <w:pStyle w:val="Heading1"/>
      </w:pPr>
      <w:bookmarkStart w:id="3" w:name="_Toc63265044"/>
      <w:r>
        <w:lastRenderedPageBreak/>
        <w:t xml:space="preserve">eTable </w:t>
      </w:r>
      <w:r w:rsidR="005B6978">
        <w:t>3</w:t>
      </w:r>
      <w:r>
        <w:t xml:space="preserve"> Logistic regression models</w:t>
      </w:r>
      <w:bookmarkEnd w:id="3"/>
    </w:p>
    <w:tbl>
      <w:tblPr>
        <w:tblW w:w="12469" w:type="dxa"/>
        <w:tblLook w:val="04A0" w:firstRow="1" w:lastRow="0" w:firstColumn="1" w:lastColumn="0" w:noHBand="0" w:noVBand="1"/>
      </w:tblPr>
      <w:tblGrid>
        <w:gridCol w:w="1129"/>
        <w:gridCol w:w="2794"/>
        <w:gridCol w:w="3160"/>
        <w:gridCol w:w="2693"/>
        <w:gridCol w:w="2693"/>
      </w:tblGrid>
      <w:tr w:rsidR="00480785" w:rsidRPr="00480785" w14:paraId="47220BEE" w14:textId="77777777" w:rsidTr="00F45DD0">
        <w:trPr>
          <w:trHeight w:val="312"/>
        </w:trPr>
        <w:tc>
          <w:tcPr>
            <w:tcW w:w="11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74F16" w14:textId="77777777" w:rsidR="00480785" w:rsidRPr="00480785" w:rsidRDefault="00480785" w:rsidP="005A1F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Analysis</w:t>
            </w:r>
          </w:p>
        </w:tc>
        <w:tc>
          <w:tcPr>
            <w:tcW w:w="27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F206E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Low scorers</w:t>
            </w:r>
          </w:p>
        </w:tc>
        <w:tc>
          <w:tcPr>
            <w:tcW w:w="3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6DDA5" w14:textId="77777777" w:rsidR="00AC3699" w:rsidRDefault="00480785" w:rsidP="00AC36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Low scorers</w:t>
            </w:r>
            <w:r w:rsidR="00AC3699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  <w:p w14:paraId="670005AA" w14:textId="454A5CE1" w:rsidR="00480785" w:rsidRPr="00480785" w:rsidRDefault="00AC3699" w:rsidP="00AC36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(i.e., </w:t>
            </w:r>
            <w:r w:rsidRPr="00AC3699">
              <w:rPr>
                <w:rFonts w:ascii="Times New Roman" w:eastAsia="Times New Roman" w:hAnsi="Times New Roman" w:cs="Times New Roman"/>
                <w:color w:val="000000"/>
              </w:rPr>
              <w:t>less severe cognitive impairment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62F9D" w14:textId="77777777" w:rsidR="00480785" w:rsidRPr="00480785" w:rsidRDefault="00480785" w:rsidP="00AC36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Improvers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6246E" w14:textId="77777777" w:rsidR="00AC3699" w:rsidRDefault="00480785" w:rsidP="00AC36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High scorers</w:t>
            </w:r>
            <w:r w:rsidR="00AC3699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  <w:p w14:paraId="47BD603E" w14:textId="12990CA0" w:rsidR="00480785" w:rsidRPr="00480785" w:rsidRDefault="00AC3699" w:rsidP="00AC36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(i.e. more</w:t>
            </w:r>
            <w:r w:rsidRPr="00AC3699">
              <w:rPr>
                <w:rFonts w:ascii="Times New Roman" w:eastAsia="Times New Roman" w:hAnsi="Times New Roman" w:cs="Times New Roman"/>
                <w:color w:val="000000"/>
              </w:rPr>
              <w:t xml:space="preserve"> severe cognitive impairment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480785" w:rsidRPr="00480785" w14:paraId="66014002" w14:textId="77777777" w:rsidTr="00F45DD0">
        <w:trPr>
          <w:trHeight w:val="312"/>
        </w:trPr>
        <w:tc>
          <w:tcPr>
            <w:tcW w:w="11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308866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ED69D9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Term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9DE7" w14:textId="22BA2D2B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OR (95% CI), P-Value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05047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OR (95% CI), P-Value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497D2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OR (95% CI), P-Value</w:t>
            </w:r>
          </w:p>
        </w:tc>
      </w:tr>
      <w:tr w:rsidR="00480785" w:rsidRPr="00480785" w14:paraId="7D2D6763" w14:textId="77777777" w:rsidTr="00F45DD0">
        <w:trPr>
          <w:trHeight w:val="312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17C12" w14:textId="77777777" w:rsidR="00480785" w:rsidRPr="00480785" w:rsidRDefault="00480785" w:rsidP="005A1F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Primary analysis</w:t>
            </w: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1953C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6D858" w14:textId="1C6F0F6E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68 (0.25, 1.85), 0.45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66EA1" w14:textId="4EF411F5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01 (0.00, 0.34), 0.01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ED4FA" w14:textId="371E3DB9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43 (0.52, 3.95), 0.49</w:t>
            </w:r>
          </w:p>
        </w:tc>
      </w:tr>
      <w:tr w:rsidR="00480785" w:rsidRPr="00480785" w14:paraId="63215DA3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E448CF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A132D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 &amp; Friedhoff (1996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E875B" w14:textId="1CA11BCF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55 (0.35, 0.88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1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B7803" w14:textId="08C2BE24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83 (0.11, 5.14), 0.84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7EFA5" w14:textId="0C8B5B91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.88 (1.16, 3.03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1</w:t>
            </w:r>
          </w:p>
        </w:tc>
      </w:tr>
      <w:tr w:rsidR="00480785" w:rsidRPr="00480785" w14:paraId="1B9CFEF0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12281C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9713E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, et al. (1998a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A44C4" w14:textId="35763C5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62 (0.43, 0.90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1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D0CF6" w14:textId="4F4DA8A5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41 (0.41, 6.46), 0.62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71993" w14:textId="7AAFEFD4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.59 (1.09, 2.34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2</w:t>
            </w:r>
          </w:p>
        </w:tc>
      </w:tr>
      <w:tr w:rsidR="00480785" w:rsidRPr="00480785" w14:paraId="0522D66D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ECEB31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7A4DF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, et al. (1998b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CD268" w14:textId="2655034D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58 (0.40, 0.83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0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0BFFE" w14:textId="2976FD55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47 (0.09, 2.60), 0.37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22F72" w14:textId="682FFB8F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.84 (1.26, 2.70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0</w:t>
            </w:r>
          </w:p>
        </w:tc>
      </w:tr>
      <w:tr w:rsidR="00480785" w:rsidRPr="00480785" w14:paraId="536CF63C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88B4F1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254DF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Burns et al. (1999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EC841" w14:textId="0FCFEAC5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77 (0.54, 1.09), 0.14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525E7" w14:textId="3D0FCFDA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88 (0.26, 3.96), 0.84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BE2E9" w14:textId="485BBC6B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32 (0.93, 1.91), 0.13</w:t>
            </w:r>
          </w:p>
        </w:tc>
      </w:tr>
      <w:tr w:rsidR="00480785" w:rsidRPr="00480785" w14:paraId="15577365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2F43B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5E793" w14:textId="180173DD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Male vs. ref. Female sex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1C44C" w14:textId="0CE223D6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10 (0.90, 1.36), 0.34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485E7" w14:textId="4C5A8BC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31 (0.59, 2.82), 0.50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1D724" w14:textId="386A168A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89 (0.72, 1.09), 0.25</w:t>
            </w:r>
          </w:p>
        </w:tc>
      </w:tr>
      <w:tr w:rsidR="00480785" w:rsidRPr="00480785" w14:paraId="2D10002D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F2B212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64836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D1A22" w14:textId="771EBCB2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.02 (1.01, 1.04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0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04E03" w14:textId="57B13288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99 (0.94, 1.04), 0.62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DA3C1" w14:textId="6275CB35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98 (0.96, 0.99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0</w:t>
            </w:r>
          </w:p>
        </w:tc>
      </w:tr>
      <w:tr w:rsidR="00480785" w:rsidRPr="00480785" w14:paraId="172942CB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E388C0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0215C1" w14:textId="29D2D350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Donepezil vs. ref. Placebo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4516" w14:textId="44D32D18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15 (0.93, 1.42), 0.18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C2AC4" w14:textId="66037F2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6.88 (2.03, 42.95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18FDF" w14:textId="11336C54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16107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79 (0.64, 0.98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3</w:t>
            </w:r>
          </w:p>
        </w:tc>
      </w:tr>
      <w:tr w:rsidR="00480785" w:rsidRPr="00480785" w14:paraId="5A523316" w14:textId="77777777" w:rsidTr="00F45DD0">
        <w:trPr>
          <w:trHeight w:val="312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F424FD" w14:textId="77777777" w:rsidR="00480785" w:rsidRPr="00480785" w:rsidRDefault="00480785" w:rsidP="005A1F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Donepezil analysis</w:t>
            </w: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BBD13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16077" w14:textId="3F18012C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76 (0.50, 6.24), 0.38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E718C" w14:textId="5478D341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00 (0.00, 0.21), 0.01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6EA2B" w14:textId="4494C972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62 (0.17, 2.23), 0.46</w:t>
            </w:r>
          </w:p>
        </w:tc>
      </w:tr>
      <w:tr w:rsidR="00480785" w:rsidRPr="00480785" w14:paraId="66924266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1E7EA710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BE301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 &amp; Friedhoff (1996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0A788" w14:textId="0D933FB4" w:rsidR="00480785" w:rsidRPr="00480785" w:rsidRDefault="00480785" w:rsidP="00AC36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49 (0.26, 0.89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2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7E425" w14:textId="3CF9B568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07 (0.13, 9.10), 0.94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8542D" w14:textId="6F72BA29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2.13 (1.14, 4.05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2</w:t>
            </w:r>
          </w:p>
        </w:tc>
      </w:tr>
      <w:tr w:rsidR="00480785" w:rsidRPr="00480785" w14:paraId="47B19A6E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140A2D3B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5F2AB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, et al. (1998a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B79D6" w14:textId="40036D32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50 (0.29, 0.83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1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E0046" w14:textId="1300ECAB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56 (0.38, 10.50), 0.58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D6F3F" w14:textId="58373CA8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2.00 (1.18, 3.51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1</w:t>
            </w:r>
          </w:p>
        </w:tc>
      </w:tr>
      <w:tr w:rsidR="00480785" w:rsidRPr="00480785" w14:paraId="7E6388C3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037E3FF0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782B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, et al. (1998b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ED750" w14:textId="6BD4637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AC369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49 (0.29, 0.82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1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6E54F" w14:textId="41C6672D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20 (0.01, 2.09), 0.19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81251" w14:textId="4FDC4DE5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2.27 (1.34, 3.98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0</w:t>
            </w:r>
          </w:p>
        </w:tc>
      </w:tr>
      <w:tr w:rsidR="00480785" w:rsidRPr="00480785" w14:paraId="02AA0F97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4B828AC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33B3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Burns et al. (1999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403B9" w14:textId="49D6BC6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62 (0.37, 1.00), 0.06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FC060" w14:textId="54217BF5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94 (0.23, 6.28), 0.94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3F991" w14:textId="66392A0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.68 (1.02, 2.90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5</w:t>
            </w:r>
          </w:p>
        </w:tc>
      </w:tr>
      <w:tr w:rsidR="00480785" w:rsidRPr="00480785" w14:paraId="1DD230E6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124B426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FFAAA" w14:textId="0AC6A9EC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Male vs. ref. Female sex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0029B" w14:textId="39F3DB4D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11 (0.86, 1.43), 0.42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0CCA7" w14:textId="7CA9CC38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56 (0.64, 3.75), 0.31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7DC10" w14:textId="0E02DFC0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86 (0.67, 1.11), 0.26</w:t>
            </w:r>
          </w:p>
        </w:tc>
      </w:tr>
      <w:tr w:rsidR="00480785" w:rsidRPr="00480785" w14:paraId="4240865E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23AAAE4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D1257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57C0E" w14:textId="21652A38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02 (1.00, 1.03), 0.08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506DE" w14:textId="52FFEFD4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02 (0.96, 1.09), 0.46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54E10" w14:textId="0BA6B46E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98 (0.97, 1.00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4</w:t>
            </w:r>
          </w:p>
        </w:tc>
      </w:tr>
      <w:tr w:rsidR="00480785" w:rsidRPr="00480785" w14:paraId="5CF3360B" w14:textId="77777777" w:rsidTr="00F45DD0">
        <w:trPr>
          <w:trHeight w:val="312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6F93B9" w14:textId="77777777" w:rsidR="00480785" w:rsidRPr="00480785" w:rsidRDefault="00480785" w:rsidP="005A1F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Placebo analysis</w:t>
            </w:r>
          </w:p>
        </w:tc>
        <w:tc>
          <w:tcPr>
            <w:tcW w:w="279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2F64D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Intercept</w:t>
            </w:r>
          </w:p>
        </w:tc>
        <w:tc>
          <w:tcPr>
            <w:tcW w:w="31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FB680" w14:textId="4DDAE879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25 (0.05, 1.32), 0.10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90DC4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1D3B3" w14:textId="643E61A2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3.95 (0.76, 20.82), 0.10</w:t>
            </w:r>
          </w:p>
        </w:tc>
      </w:tr>
      <w:tr w:rsidR="00480785" w:rsidRPr="00480785" w14:paraId="0560958C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6D30C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5ABB1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 &amp; Friedhoff (1996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89E50" w14:textId="1FE653D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72 (0.31, 1.73), 0.44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E2406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8E686" w14:textId="2C51AED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39 (0.58, 3.18), 0.44</w:t>
            </w:r>
          </w:p>
        </w:tc>
      </w:tr>
      <w:tr w:rsidR="00480785" w:rsidRPr="00480785" w14:paraId="5999D4B1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55E0CB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DA9C8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, et al. (1998a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735EB" w14:textId="7D5BE436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73 (0.41, 1.28), 0.27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C7786" w14:textId="20893D01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  <w:r w:rsidR="00AC3699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232F7" w14:textId="75043A3C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37 (0.78, 2.43), 0.27</w:t>
            </w:r>
          </w:p>
        </w:tc>
      </w:tr>
      <w:tr w:rsidR="00480785" w:rsidRPr="00480785" w14:paraId="6B6D5D08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817585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6CBE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Rogers, et al. (1998b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6B7EC" w14:textId="7ADEC1F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80 (0.45, 1.39), 0.43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ABF17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18D79" w14:textId="3B150F54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26 (0.72, 2.21), 0.43</w:t>
            </w:r>
          </w:p>
        </w:tc>
      </w:tr>
      <w:tr w:rsidR="00480785" w:rsidRPr="00480785" w14:paraId="193EA6B2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96E255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5BC69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Burns et al. (1999)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9C057" w14:textId="5B32049E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89 (0.53, 1.47), 0.66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4AC4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25A4B" w14:textId="6713FF8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12 (0.68, 1.89), 0.66</w:t>
            </w:r>
          </w:p>
        </w:tc>
      </w:tr>
      <w:tr w:rsidR="00480785" w:rsidRPr="00480785" w14:paraId="7890047F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8DBE07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FD155" w14:textId="1B15AE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Male vs. ref. Female sex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E8BF6" w14:textId="557CA41B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1.10 (0.78, 1.56), 0.60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C2D4A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25051" w14:textId="71770FA3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0.91 (0.64, 1.29), 0.60</w:t>
            </w:r>
          </w:p>
        </w:tc>
      </w:tr>
      <w:tr w:rsidR="00480785" w:rsidRPr="00480785" w14:paraId="5724992F" w14:textId="77777777" w:rsidTr="00F45DD0">
        <w:trPr>
          <w:trHeight w:val="312"/>
        </w:trPr>
        <w:tc>
          <w:tcPr>
            <w:tcW w:w="112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096A82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47C622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</w:p>
        </w:tc>
        <w:tc>
          <w:tcPr>
            <w:tcW w:w="3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8D613" w14:textId="34824E68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.04 (1.02, 1.06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0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97AEF" w14:textId="77777777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DE91B" w14:textId="4DB2AC9B" w:rsidR="00480785" w:rsidRPr="00480785" w:rsidRDefault="00480785" w:rsidP="005A1F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C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0.96 (0.94, 0.98)</w:t>
            </w:r>
            <w:r w:rsidRPr="00480785">
              <w:rPr>
                <w:rFonts w:ascii="Times New Roman" w:eastAsia="Times New Roman" w:hAnsi="Times New Roman" w:cs="Times New Roman"/>
                <w:color w:val="000000"/>
              </w:rPr>
              <w:t>, 0.00</w:t>
            </w:r>
          </w:p>
        </w:tc>
      </w:tr>
    </w:tbl>
    <w:p w14:paraId="16D978AB" w14:textId="1EED2134" w:rsidR="00480785" w:rsidRPr="00AC7589" w:rsidRDefault="00AC7589" w:rsidP="002448D0">
      <w:pPr>
        <w:rPr>
          <w:rFonts w:asciiTheme="majorBidi" w:hAnsiTheme="majorBidi" w:cstheme="majorBidi"/>
          <w:sz w:val="24"/>
          <w:szCs w:val="24"/>
        </w:rPr>
      </w:pPr>
      <w:r w:rsidRPr="00AC7589">
        <w:rPr>
          <w:rFonts w:asciiTheme="majorBidi" w:hAnsiTheme="majorBidi" w:cstheme="majorBidi"/>
          <w:sz w:val="24"/>
          <w:szCs w:val="24"/>
        </w:rPr>
        <w:t xml:space="preserve">Note. Statistically significant (P&lt;.05) values in bold for readability. </w:t>
      </w:r>
    </w:p>
    <w:p w14:paraId="2384EFFA" w14:textId="77777777" w:rsidR="00AC7589" w:rsidRDefault="00AC7589" w:rsidP="002448D0">
      <w:pPr>
        <w:sectPr w:rsidR="00AC7589" w:rsidSect="00480785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3A80624C" w14:textId="75178F4D" w:rsidR="003B66D8" w:rsidRPr="00F06A6C" w:rsidRDefault="00B94C4F" w:rsidP="00BA0F47">
      <w:pPr>
        <w:pStyle w:val="Heading1"/>
      </w:pPr>
      <w:bookmarkStart w:id="4" w:name="_Toc63265045"/>
      <w:r>
        <w:lastRenderedPageBreak/>
        <w:t>e</w:t>
      </w:r>
      <w:r w:rsidR="00030659" w:rsidRPr="00F06A6C">
        <w:t>References</w:t>
      </w:r>
      <w:bookmarkEnd w:id="4"/>
    </w:p>
    <w:p w14:paraId="02CE5AE2" w14:textId="77777777" w:rsidR="007A616D" w:rsidRPr="007A616D" w:rsidRDefault="003B66D8" w:rsidP="007A616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A616D" w:rsidRPr="007A616D">
        <w:t xml:space="preserve">Akaike, H. (1974). A new look at the statistical model identification. </w:t>
      </w:r>
      <w:r w:rsidR="007A616D" w:rsidRPr="007A616D">
        <w:rPr>
          <w:i/>
        </w:rPr>
        <w:t>IEEE Transactions on Automatic Control, 19</w:t>
      </w:r>
      <w:r w:rsidR="007A616D" w:rsidRPr="007A616D">
        <w:t>(6), 716-723. doi:10.1109/TAC.1974.1100705</w:t>
      </w:r>
    </w:p>
    <w:p w14:paraId="3A3311E6" w14:textId="77777777" w:rsidR="007A616D" w:rsidRPr="007A616D" w:rsidRDefault="007A616D" w:rsidP="007A616D">
      <w:pPr>
        <w:pStyle w:val="EndNoteBibliography"/>
        <w:spacing w:after="0"/>
        <w:ind w:left="720" w:hanging="720"/>
      </w:pPr>
      <w:r w:rsidRPr="007A616D">
        <w:t xml:space="preserve">Burns, A., Rossor, M., Hecker, J., Gauthier, S., Petit, H., Moller, H. J., . . . Friedhoff, L. T. (1999). The effects of donepezil in Alzheimer's disease - results from a multinational trial. </w:t>
      </w:r>
      <w:r w:rsidRPr="007A616D">
        <w:rPr>
          <w:i/>
        </w:rPr>
        <w:t>Dement Geriatr Cogn Disord, 10</w:t>
      </w:r>
      <w:r w:rsidRPr="007A616D">
        <w:t>(3), 237-244. doi:10.1159/000017126</w:t>
      </w:r>
    </w:p>
    <w:p w14:paraId="34170F82" w14:textId="77777777" w:rsidR="007A616D" w:rsidRPr="007A616D" w:rsidRDefault="007A616D" w:rsidP="007A616D">
      <w:pPr>
        <w:pStyle w:val="EndNoteBibliography"/>
        <w:spacing w:after="0"/>
        <w:ind w:left="720" w:hanging="720"/>
      </w:pPr>
      <w:r w:rsidRPr="007A616D">
        <w:t xml:space="preserve">Celeux, G., &amp; Soromenho, G. (1996). An entropy criterion for assessing the number of clusters in a mixture model. </w:t>
      </w:r>
      <w:r w:rsidRPr="007A616D">
        <w:rPr>
          <w:i/>
        </w:rPr>
        <w:t>Journal of Classification, 13</w:t>
      </w:r>
      <w:r w:rsidRPr="007A616D">
        <w:t>(2), 195-212. doi:10.1007/BF01246098</w:t>
      </w:r>
    </w:p>
    <w:p w14:paraId="1B51CFD1" w14:textId="77777777" w:rsidR="007A616D" w:rsidRPr="007A616D" w:rsidRDefault="007A616D" w:rsidP="007A616D">
      <w:pPr>
        <w:pStyle w:val="EndNoteBibliography"/>
        <w:spacing w:after="0"/>
        <w:ind w:left="720" w:hanging="720"/>
      </w:pPr>
      <w:r w:rsidRPr="007A616D">
        <w:t xml:space="preserve">Homma, A., Takeda, M., Imai, Y., Udaka, F., Hasegawa, K., Kameyama, M., &amp; Nishimura, T. (2000). Clinical efficacy and safety of donepezil on cognitive and global function in patients with Alzheimer's disease. A 24-week, multicenter, double-blind, placebo-controlled study in Japan. E2020 Study Group. </w:t>
      </w:r>
      <w:r w:rsidRPr="007A616D">
        <w:rPr>
          <w:i/>
        </w:rPr>
        <w:t>Dement Geriatr Cogn Disord, 11</w:t>
      </w:r>
      <w:r w:rsidRPr="007A616D">
        <w:t>(6), 299-313. doi:10.1159/000017259</w:t>
      </w:r>
    </w:p>
    <w:p w14:paraId="17FAAEAD" w14:textId="77777777" w:rsidR="007A616D" w:rsidRPr="007A616D" w:rsidRDefault="007A616D" w:rsidP="007A616D">
      <w:pPr>
        <w:pStyle w:val="EndNoteBibliography"/>
        <w:spacing w:after="0"/>
        <w:ind w:left="720" w:hanging="720"/>
      </w:pPr>
      <w:r w:rsidRPr="007A616D">
        <w:t xml:space="preserve">Nylund, K. L., Asparouhov, T., &amp; Muthén, B. O. (2007). Deciding on the Number of Classes in Latent Class Analysis and Growth Mixture Modeling: A Monte Carlo Simulation Study. </w:t>
      </w:r>
      <w:r w:rsidRPr="007A616D">
        <w:rPr>
          <w:i/>
        </w:rPr>
        <w:t>Structural Equation Modeling: A Multidisciplinary Journal, 14</w:t>
      </w:r>
      <w:r w:rsidRPr="007A616D">
        <w:t>(4), 535-569. doi:10.1080/10705510701575396</w:t>
      </w:r>
    </w:p>
    <w:p w14:paraId="6CFC3B9B" w14:textId="77777777" w:rsidR="007A616D" w:rsidRPr="007A616D" w:rsidRDefault="007A616D" w:rsidP="007A616D">
      <w:pPr>
        <w:pStyle w:val="EndNoteBibliography"/>
        <w:spacing w:after="0"/>
        <w:ind w:left="720" w:hanging="720"/>
      </w:pPr>
      <w:r w:rsidRPr="007A616D">
        <w:t xml:space="preserve">Rogers, S. L., Doody, R. S., Mohs, R. C., &amp; Friedhoff, L. T. (1998). Donepezil improves cognition and global function in Alzheimer disease: a 15-week, double-blind, placebo-controlled study. Donepezil Study Group. </w:t>
      </w:r>
      <w:r w:rsidRPr="007A616D">
        <w:rPr>
          <w:i/>
        </w:rPr>
        <w:t>Arch Intern Med, 158</w:t>
      </w:r>
      <w:r w:rsidRPr="007A616D">
        <w:t>(9), 1021-1031. doi:10.1001/archinte.158.9.1021</w:t>
      </w:r>
    </w:p>
    <w:p w14:paraId="7D93633E" w14:textId="77777777" w:rsidR="007A616D" w:rsidRPr="007A616D" w:rsidRDefault="007A616D" w:rsidP="007A616D">
      <w:pPr>
        <w:pStyle w:val="EndNoteBibliography"/>
        <w:spacing w:after="0"/>
        <w:ind w:left="720" w:hanging="720"/>
      </w:pPr>
      <w:r w:rsidRPr="007A616D">
        <w:t xml:space="preserve">Rogers, S. L., Farlow, M. R., Doody, R. S., Mohs, R., &amp; Friedhoff, L. T. (1998). A 24-week, double-blind, placebo-controlled trial of donepezil in patients with Alzheimer's disease. Donepezil Study Group. </w:t>
      </w:r>
      <w:r w:rsidRPr="007A616D">
        <w:rPr>
          <w:i/>
        </w:rPr>
        <w:t>Neurology, 50</w:t>
      </w:r>
      <w:r w:rsidRPr="007A616D">
        <w:t>(1), 136-145. doi:10.1212/wnl.50.1.136</w:t>
      </w:r>
    </w:p>
    <w:p w14:paraId="4D1C007B" w14:textId="77777777" w:rsidR="007A616D" w:rsidRPr="007A616D" w:rsidRDefault="007A616D" w:rsidP="007A616D">
      <w:pPr>
        <w:pStyle w:val="EndNoteBibliography"/>
        <w:spacing w:after="0"/>
        <w:ind w:left="720" w:hanging="720"/>
      </w:pPr>
      <w:r w:rsidRPr="007A616D">
        <w:t xml:space="preserve">Rogers, S. L., &amp; Friedhoff, L. T. (1996). The efficacy and safety of donepezil in patients with Alzheimer's disease: results of a US Multicentre, Randomized, Double-Blind, Placebo-Controlled Trial. The Donepezil Study Group. </w:t>
      </w:r>
      <w:r w:rsidRPr="007A616D">
        <w:rPr>
          <w:i/>
        </w:rPr>
        <w:t>Dementia, 7</w:t>
      </w:r>
      <w:r w:rsidRPr="007A616D">
        <w:t>(6), 293-303. doi:10.1159/000106895</w:t>
      </w:r>
    </w:p>
    <w:p w14:paraId="5451CA03" w14:textId="77777777" w:rsidR="007A616D" w:rsidRPr="007A616D" w:rsidRDefault="007A616D" w:rsidP="007A616D">
      <w:pPr>
        <w:pStyle w:val="EndNoteBibliography"/>
        <w:ind w:left="720" w:hanging="720"/>
      </w:pPr>
      <w:r w:rsidRPr="007A616D">
        <w:lastRenderedPageBreak/>
        <w:t xml:space="preserve">Schwarz, G. (1978). Estimating the Dimension of a Model. </w:t>
      </w:r>
      <w:r w:rsidRPr="007A616D">
        <w:rPr>
          <w:i/>
        </w:rPr>
        <w:t>Ann. Statist., 6</w:t>
      </w:r>
      <w:r w:rsidRPr="007A616D">
        <w:t>(2), 461-464. doi:10.1214/aos/1176344136</w:t>
      </w:r>
    </w:p>
    <w:p w14:paraId="70E1B95F" w14:textId="2A9BBDF9" w:rsidR="00A2183C" w:rsidRDefault="003B66D8" w:rsidP="007A616D">
      <w:r>
        <w:fldChar w:fldCharType="end"/>
      </w:r>
    </w:p>
    <w:sectPr w:rsidR="00A2183C" w:rsidSect="00B94C4F"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bO0MDU1NDExNjIztzRU0lEKTi0uzszPAykwNK0FAO4bpI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pdt5wwx9rwwce9r5dv22s22rsx2sfatdad&quot;&gt;clinical_trials_AD&lt;record-ids&gt;&lt;item&gt;17&lt;/item&gt;&lt;item&gt;18&lt;/item&gt;&lt;item&gt;25&lt;/item&gt;&lt;item&gt;30&lt;/item&gt;&lt;item&gt;32&lt;/item&gt;&lt;item&gt;692&lt;/item&gt;&lt;item&gt;693&lt;/item&gt;&lt;item&gt;694&lt;/item&gt;&lt;item&gt;695&lt;/item&gt;&lt;/record-ids&gt;&lt;/item&gt;&lt;/Libraries&gt;"/>
  </w:docVars>
  <w:rsids>
    <w:rsidRoot w:val="006A171A"/>
    <w:rsid w:val="000050D8"/>
    <w:rsid w:val="00030659"/>
    <w:rsid w:val="000A3C2C"/>
    <w:rsid w:val="001604FD"/>
    <w:rsid w:val="00161070"/>
    <w:rsid w:val="00164D8E"/>
    <w:rsid w:val="001A7513"/>
    <w:rsid w:val="002448D0"/>
    <w:rsid w:val="002F6CF0"/>
    <w:rsid w:val="003B66D8"/>
    <w:rsid w:val="003D5B01"/>
    <w:rsid w:val="003F4C3D"/>
    <w:rsid w:val="00434CFF"/>
    <w:rsid w:val="00450C5D"/>
    <w:rsid w:val="00464722"/>
    <w:rsid w:val="00480785"/>
    <w:rsid w:val="004C66AF"/>
    <w:rsid w:val="00596BFA"/>
    <w:rsid w:val="005A1F54"/>
    <w:rsid w:val="005B6978"/>
    <w:rsid w:val="005F1A4A"/>
    <w:rsid w:val="005F2A2A"/>
    <w:rsid w:val="006A171A"/>
    <w:rsid w:val="00736214"/>
    <w:rsid w:val="00757426"/>
    <w:rsid w:val="0077308D"/>
    <w:rsid w:val="007A616D"/>
    <w:rsid w:val="00802648"/>
    <w:rsid w:val="00844217"/>
    <w:rsid w:val="00892CC4"/>
    <w:rsid w:val="008B0D1A"/>
    <w:rsid w:val="00917810"/>
    <w:rsid w:val="00A2183C"/>
    <w:rsid w:val="00AC3699"/>
    <w:rsid w:val="00AC7589"/>
    <w:rsid w:val="00AD2682"/>
    <w:rsid w:val="00B00870"/>
    <w:rsid w:val="00B03775"/>
    <w:rsid w:val="00B36A10"/>
    <w:rsid w:val="00B94C4F"/>
    <w:rsid w:val="00BA0F47"/>
    <w:rsid w:val="00C53199"/>
    <w:rsid w:val="00C73B82"/>
    <w:rsid w:val="00CC77A2"/>
    <w:rsid w:val="00D57842"/>
    <w:rsid w:val="00D83FBE"/>
    <w:rsid w:val="00DB4E89"/>
    <w:rsid w:val="00F04716"/>
    <w:rsid w:val="00F06A6C"/>
    <w:rsid w:val="00F075DB"/>
    <w:rsid w:val="00F31DD9"/>
    <w:rsid w:val="00F45DD0"/>
    <w:rsid w:val="00F50729"/>
    <w:rsid w:val="00FB4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D58E04"/>
  <w15:chartTrackingRefBased/>
  <w15:docId w15:val="{5B953933-38FC-4122-87B9-4B1A67AF3D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Heading2"/>
    <w:next w:val="Normal"/>
    <w:link w:val="Heading1Char"/>
    <w:uiPriority w:val="9"/>
    <w:qFormat/>
    <w:rsid w:val="00BA0F47"/>
    <w:pPr>
      <w:spacing w:after="0" w:line="480" w:lineRule="auto"/>
      <w:outlineLvl w:val="0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183C"/>
    <w:pPr>
      <w:outlineLvl w:val="1"/>
    </w:pPr>
    <w:rPr>
      <w:rFonts w:asciiTheme="majorBidi" w:hAnsiTheme="majorBid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2183C"/>
    <w:rPr>
      <w:rFonts w:asciiTheme="majorBidi" w:hAnsiTheme="majorBidi" w:cstheme="majorBidi"/>
    </w:rPr>
  </w:style>
  <w:style w:type="character" w:styleId="CommentReference">
    <w:name w:val="annotation reference"/>
    <w:basedOn w:val="DefaultParagraphFont"/>
    <w:uiPriority w:val="99"/>
    <w:semiHidden/>
    <w:unhideWhenUsed/>
    <w:rsid w:val="00A218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183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18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18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183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18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183C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B66D8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66D8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3B66D8"/>
    <w:pPr>
      <w:spacing w:line="48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B66D8"/>
    <w:rPr>
      <w:rFonts w:ascii="Times New Roman" w:hAnsi="Times New Roman" w:cs="Times New Roman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BA0F47"/>
    <w:rPr>
      <w:rFonts w:asciiTheme="majorBidi" w:hAnsiTheme="majorBidi" w:cstheme="majorBidi"/>
    </w:rPr>
  </w:style>
  <w:style w:type="paragraph" w:styleId="TOCHeading">
    <w:name w:val="TOC Heading"/>
    <w:basedOn w:val="Heading1"/>
    <w:next w:val="Normal"/>
    <w:uiPriority w:val="39"/>
    <w:unhideWhenUsed/>
    <w:qFormat/>
    <w:rsid w:val="00B94C4F"/>
    <w:pPr>
      <w:keepNext/>
      <w:keepLines/>
      <w:spacing w:before="240"/>
      <w:outlineLvl w:val="9"/>
    </w:pPr>
    <w:rPr>
      <w:rFonts w:asciiTheme="majorHAnsi" w:eastAsiaTheme="majorEastAsia" w:hAnsiTheme="majorHAnsi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B94C4F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94C4F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C73B82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800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1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67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6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4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65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7012426AA334340BD72864E6411DFDE" ma:contentTypeVersion="13" ma:contentTypeDescription="Create a new document." ma:contentTypeScope="" ma:versionID="63a51723b02b54e80376e454f9287f40">
  <xsd:schema xmlns:xsd="http://www.w3.org/2001/XMLSchema" xmlns:xs="http://www.w3.org/2001/XMLSchema" xmlns:p="http://schemas.microsoft.com/office/2006/metadata/properties" xmlns:ns3="a07e918a-536f-4f5c-bd9e-7bff6eca0d20" xmlns:ns4="88f9a50e-68f8-45a8-9c11-417e0fb267ba" targetNamespace="http://schemas.microsoft.com/office/2006/metadata/properties" ma:root="true" ma:fieldsID="d559a4a36b88333ef766696ca75e7b75" ns3:_="" ns4:_="">
    <xsd:import namespace="a07e918a-536f-4f5c-bd9e-7bff6eca0d20"/>
    <xsd:import namespace="88f9a50e-68f8-45a8-9c11-417e0fb267ba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Location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07e918a-536f-4f5c-bd9e-7bff6eca0d20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f9a50e-68f8-45a8-9c11-417e0fb267b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59BFF4-9D4D-49B0-9B44-93EA2104E7E5}">
  <ds:schemaRefs>
    <ds:schemaRef ds:uri="http://www.w3.org/XML/1998/namespace"/>
    <ds:schemaRef ds:uri="http://schemas.microsoft.com/office/2006/metadata/properties"/>
    <ds:schemaRef ds:uri="a07e918a-536f-4f5c-bd9e-7bff6eca0d20"/>
    <ds:schemaRef ds:uri="http://schemas.microsoft.com/office/2006/documentManagement/types"/>
    <ds:schemaRef ds:uri="http://purl.org/dc/terms/"/>
    <ds:schemaRef ds:uri="88f9a50e-68f8-45a8-9c11-417e0fb267ba"/>
    <ds:schemaRef ds:uri="http://purl.org/dc/dcmitype/"/>
    <ds:schemaRef ds:uri="http://purl.org/dc/elements/1.1/"/>
    <ds:schemaRef ds:uri="http://schemas.microsoft.com/office/infopath/2007/PartnerControls"/>
    <ds:schemaRef ds:uri="http://schemas.openxmlformats.org/package/2006/metadata/core-properties"/>
  </ds:schemaRefs>
</ds:datastoreItem>
</file>

<file path=customXml/itemProps2.xml><?xml version="1.0" encoding="utf-8"?>
<ds:datastoreItem xmlns:ds="http://schemas.openxmlformats.org/officeDocument/2006/customXml" ds:itemID="{73BB4EDD-E9F5-46C2-B6C3-7874483EF28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EFC4A3B-1811-4E18-B807-FE36545D3C3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07e918a-536f-4f5c-bd9e-7bff6eca0d20"/>
    <ds:schemaRef ds:uri="88f9a50e-68f8-45a8-9c11-417e0fb267b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4208D449-7A0C-476E-B3BB-36B454F794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6</Pages>
  <Words>3270</Words>
  <Characters>18642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en</dc:creator>
  <cp:keywords/>
  <dc:description/>
  <cp:lastModifiedBy>סטיבן לוין</cp:lastModifiedBy>
  <cp:revision>1</cp:revision>
  <dcterms:created xsi:type="dcterms:W3CDTF">2021-02-03T15:14:00Z</dcterms:created>
  <dcterms:modified xsi:type="dcterms:W3CDTF">2021-02-04T0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7012426AA334340BD72864E6411DFDE</vt:lpwstr>
  </property>
</Properties>
</file>